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2E0F36" w14:textId="7BACD0A6" w:rsidR="00505F0F" w:rsidRPr="00996D8C" w:rsidRDefault="00D907B9" w:rsidP="00996D8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996D8C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="00A66D41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996D8C">
        <w:rPr>
          <w:rFonts w:ascii="Times New Roman" w:hAnsi="Times New Roman" w:cs="Times New Roman"/>
          <w:b/>
          <w:bCs/>
          <w:sz w:val="24"/>
          <w:szCs w:val="24"/>
        </w:rPr>
        <w:t>FT</w:t>
      </w:r>
      <w:r w:rsidR="00A66D41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996D8C">
        <w:rPr>
          <w:rFonts w:ascii="Times New Roman" w:hAnsi="Times New Roman" w:cs="Times New Roman"/>
          <w:b/>
          <w:bCs/>
          <w:sz w:val="24"/>
          <w:szCs w:val="24"/>
        </w:rPr>
        <w:t>R PUST</w:t>
      </w:r>
      <w:r w:rsidR="00A66D41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996D8C">
        <w:rPr>
          <w:rFonts w:ascii="Times New Roman" w:hAnsi="Times New Roman" w:cs="Times New Roman"/>
          <w:b/>
          <w:bCs/>
          <w:sz w:val="24"/>
          <w:szCs w:val="24"/>
        </w:rPr>
        <w:t>K</w:t>
      </w:r>
      <w:r w:rsidR="00A66D41">
        <w:rPr>
          <w:rFonts w:ascii="Times New Roman" w:hAnsi="Times New Roman" w:cs="Times New Roman"/>
          <w:b/>
          <w:bCs/>
          <w:sz w:val="24"/>
          <w:szCs w:val="24"/>
        </w:rPr>
        <w:t>A</w:t>
      </w:r>
    </w:p>
    <w:p w14:paraId="21D1CEDB" w14:textId="77777777" w:rsidR="00A12C29" w:rsidRPr="00996D8C" w:rsidRDefault="00A12C29" w:rsidP="00996D8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EE28D03" w14:textId="77777777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263CD5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263CD5">
        <w:rPr>
          <w:rFonts w:ascii="Times New Roman" w:hAnsi="Times New Roman" w:cs="Times New Roman"/>
          <w:sz w:val="24"/>
          <w:szCs w:val="24"/>
        </w:rPr>
        <w:fldChar w:fldCharType="separate"/>
      </w:r>
      <w:r w:rsidRPr="00263CD5">
        <w:rPr>
          <w:rFonts w:ascii="Times New Roman" w:hAnsi="Times New Roman" w:cs="Times New Roman"/>
          <w:noProof/>
          <w:sz w:val="24"/>
          <w:szCs w:val="24"/>
        </w:rPr>
        <w:t>Agnelia, R. A., &amp; Wardhana, A. (2016). P</w:t>
      </w:r>
      <w:r>
        <w:rPr>
          <w:rFonts w:ascii="Times New Roman" w:hAnsi="Times New Roman" w:cs="Times New Roman"/>
          <w:noProof/>
          <w:sz w:val="24"/>
          <w:szCs w:val="24"/>
        </w:rPr>
        <w:t>engaruh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W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ord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O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f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M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outh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263CD5">
        <w:rPr>
          <w:rFonts w:ascii="Times New Roman" w:hAnsi="Times New Roman" w:cs="Times New Roman"/>
          <w:noProof/>
          <w:sz w:val="24"/>
          <w:szCs w:val="24"/>
        </w:rPr>
        <w:t>T</w:t>
      </w:r>
      <w:r>
        <w:rPr>
          <w:rFonts w:ascii="Times New Roman" w:hAnsi="Times New Roman" w:cs="Times New Roman"/>
          <w:noProof/>
          <w:sz w:val="24"/>
          <w:szCs w:val="24"/>
        </w:rPr>
        <w:t>erhadap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>
        <w:rPr>
          <w:rFonts w:ascii="Times New Roman" w:hAnsi="Times New Roman" w:cs="Times New Roman"/>
          <w:noProof/>
          <w:sz w:val="24"/>
          <w:szCs w:val="24"/>
        </w:rPr>
        <w:t>inat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B</w:t>
      </w:r>
      <w:r>
        <w:rPr>
          <w:rFonts w:ascii="Times New Roman" w:hAnsi="Times New Roman" w:cs="Times New Roman"/>
          <w:noProof/>
          <w:sz w:val="24"/>
          <w:szCs w:val="24"/>
        </w:rPr>
        <w:t>eli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>
        <w:rPr>
          <w:rFonts w:ascii="Times New Roman" w:hAnsi="Times New Roman" w:cs="Times New Roman"/>
          <w:noProof/>
          <w:sz w:val="24"/>
          <w:szCs w:val="24"/>
        </w:rPr>
        <w:t>onsumen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B</w:t>
      </w:r>
      <w:r>
        <w:rPr>
          <w:rFonts w:ascii="Times New Roman" w:hAnsi="Times New Roman" w:cs="Times New Roman"/>
          <w:noProof/>
          <w:sz w:val="24"/>
          <w:szCs w:val="24"/>
        </w:rPr>
        <w:t>araya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>
        <w:rPr>
          <w:rFonts w:ascii="Times New Roman" w:hAnsi="Times New Roman" w:cs="Times New Roman"/>
          <w:noProof/>
          <w:sz w:val="24"/>
          <w:szCs w:val="24"/>
        </w:rPr>
        <w:t>ravel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noProof/>
          <w:sz w:val="24"/>
          <w:szCs w:val="24"/>
        </w:rPr>
        <w:t>ool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B</w:t>
      </w:r>
      <w:r>
        <w:rPr>
          <w:rFonts w:ascii="Times New Roman" w:hAnsi="Times New Roman" w:cs="Times New Roman"/>
          <w:noProof/>
          <w:sz w:val="24"/>
          <w:szCs w:val="24"/>
        </w:rPr>
        <w:t>uah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B</w:t>
      </w:r>
      <w:r>
        <w:rPr>
          <w:rFonts w:ascii="Times New Roman" w:hAnsi="Times New Roman" w:cs="Times New Roman"/>
          <w:noProof/>
          <w:sz w:val="24"/>
          <w:szCs w:val="24"/>
        </w:rPr>
        <w:t>atu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(Studi Pada Mahasiswa Administrasi Bisnis Universitas Telkom Angkatan 2013)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Bisnis &amp; Entrepreneurship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263CD5">
        <w:rPr>
          <w:rFonts w:ascii="Times New Roman" w:hAnsi="Times New Roman" w:cs="Times New Roman"/>
          <w:noProof/>
          <w:sz w:val="24"/>
          <w:szCs w:val="24"/>
        </w:rPr>
        <w:t>(2), 172–185.</w:t>
      </w:r>
    </w:p>
    <w:p w14:paraId="14487F6A" w14:textId="77777777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Alma, P. D. H. B. (2018)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 Jasa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(Revisi 202). Alfabeta,cv.</w:t>
      </w:r>
    </w:p>
    <w:p w14:paraId="3C4CB862" w14:textId="77777777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Amalia Ultra Ilmia. (2021)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Pengaruh Word of Mouth , E-Commerce Dan Variasi Produk Terhadap Minat Beli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63CD5">
        <w:rPr>
          <w:rFonts w:ascii="Times New Roman" w:hAnsi="Times New Roman" w:cs="Times New Roman"/>
          <w:noProof/>
          <w:sz w:val="24"/>
          <w:szCs w:val="24"/>
        </w:rPr>
        <w:t>, 1–9. https://openlibrarypublications.telkomuniversity.ac.id/index.php/management/article/view/13826/13568</w:t>
      </w:r>
    </w:p>
    <w:p w14:paraId="664A6E40" w14:textId="2970AC0D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Anugrah, K., &amp; Sudarmayasab,  i wayan. (2020)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kualitas pelayanan jasa akomodasi</w:t>
      </w:r>
      <w:r w:rsidR="006263FA">
        <w:rPr>
          <w:rFonts w:ascii="Times New Roman" w:hAnsi="Times New Roman" w:cs="Times New Roman"/>
          <w:noProof/>
          <w:sz w:val="24"/>
          <w:szCs w:val="24"/>
        </w:rPr>
        <w:t xml:space="preserve"> (1 (ed.)). Ideas</w:t>
      </w:r>
      <w:r w:rsidRPr="00263CD5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074879B" w14:textId="77777777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Ardhiansyah. (2021)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Pengaruh suasana toko, kualitas layanan dan harga hammerstout terhadap minat beli ulang konsumen di kota bandung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01</w:t>
      </w:r>
      <w:r w:rsidRPr="00263CD5">
        <w:rPr>
          <w:rFonts w:ascii="Times New Roman" w:hAnsi="Times New Roman" w:cs="Times New Roman"/>
          <w:noProof/>
          <w:sz w:val="24"/>
          <w:szCs w:val="24"/>
        </w:rPr>
        <w:t>(2), 2017–2022.</w:t>
      </w:r>
    </w:p>
    <w:p w14:paraId="218336E7" w14:textId="77777777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Aries, M., Sunarti, &amp; Mawardi, M. K. (2017). Pengaruh Word of Mouth terhadap Minat Beli serta dampaknya pada Keputusan Pembelian. In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Bisnis (JAB)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(Vol. 53, Issue 2).</w:t>
      </w:r>
    </w:p>
    <w:p w14:paraId="41DDFD7B" w14:textId="77777777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Christina Whidya Utami. (2017)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strategi dan implementasi operasional bisnis ritel modern di indonesia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( ema sri Suharsi (ed.); Edisi 3). salemba empat.</w:t>
      </w:r>
    </w:p>
    <w:p w14:paraId="7C522F0C" w14:textId="77777777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>Marissa Grace Haque Fawzi, (2022). S</w:t>
      </w:r>
      <w:r>
        <w:rPr>
          <w:rFonts w:ascii="Times New Roman" w:hAnsi="Times New Roman" w:cs="Times New Roman"/>
          <w:noProof/>
          <w:sz w:val="24"/>
          <w:szCs w:val="24"/>
        </w:rPr>
        <w:t>trategi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noProof/>
          <w:sz w:val="24"/>
          <w:szCs w:val="24"/>
        </w:rPr>
        <w:t>emasaran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Konsep, Teori dan Implementasi. </w:t>
      </w:r>
    </w:p>
    <w:p w14:paraId="77E3D79E" w14:textId="77777777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Pangestu Subagyo, (2005)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statistika induktif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(5th ed.).</w:t>
      </w:r>
    </w:p>
    <w:p w14:paraId="7AD3B6C4" w14:textId="77777777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Elpansyah, C., Nurdin, S., &amp; Rahayu, Y. S. (2019). Pengaruh Word Of Mouth Terhadap Minat Beli Melalui Citra Perusahaan dan Kepercayaan Sebagai Variabel Intervening Pada Jasa Umroh PT Indojava Mulia Wisata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Jurnal Sain Manajemen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63CD5">
        <w:rPr>
          <w:rFonts w:ascii="Times New Roman" w:hAnsi="Times New Roman" w:cs="Times New Roman"/>
          <w:noProof/>
          <w:sz w:val="24"/>
          <w:szCs w:val="24"/>
        </w:rPr>
        <w:t>(1), 85–95. http://ejurnal.univbsi.id/index.php/jsm/index 85</w:t>
      </w:r>
    </w:p>
    <w:p w14:paraId="27176C79" w14:textId="77777777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Fandy Tjiptono,  gregorius chandra. (2016)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Service, Quality dan Satisfaction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(ke 4). Andi.</w:t>
      </w:r>
    </w:p>
    <w:p w14:paraId="48A92DC1" w14:textId="77777777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fandy Tjiptono, P. . (2015)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strategi pemasaran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(edisi 4). Andi.</w:t>
      </w:r>
    </w:p>
    <w:p w14:paraId="1D4D301D" w14:textId="77777777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Haryanti, N., &amp; Baqi, D. A. (2019). Strategi Service Quality Sebagai Media Dalam Menciptakan Kepuasan Dan Loyalitas Pelanggan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Journal of Sharia Economics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63CD5">
        <w:rPr>
          <w:rFonts w:ascii="Times New Roman" w:hAnsi="Times New Roman" w:cs="Times New Roman"/>
          <w:noProof/>
          <w:sz w:val="24"/>
          <w:szCs w:val="24"/>
        </w:rPr>
        <w:t>(2), 101–128. https://doi.org/10.35896/jse.v1i2.72</w:t>
      </w:r>
    </w:p>
    <w:p w14:paraId="353B8AB3" w14:textId="77777777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Indranopa, R., &amp; Hermanto, A. (2020). Pengaruh Store Atmosphere terhadap Minat Beli Konsumen (Studi pada Distro-Distro di Mataram)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Target : Jurnal Manajemen Bisnis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63CD5">
        <w:rPr>
          <w:rFonts w:ascii="Times New Roman" w:hAnsi="Times New Roman" w:cs="Times New Roman"/>
          <w:noProof/>
          <w:sz w:val="24"/>
          <w:szCs w:val="24"/>
        </w:rPr>
        <w:t>(2), 195–216. https://doi.org/10.30812/target.v2i2.967</w:t>
      </w:r>
    </w:p>
    <w:p w14:paraId="4844B76A" w14:textId="77777777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Kotler, P. (2008). Managemen pemasaran, jilid 1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PT Indeks Kelompok Gramedia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1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(Cara memanage pemasaran), 1. </w:t>
      </w:r>
    </w:p>
    <w:p w14:paraId="0F3D34CD" w14:textId="77777777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Kotler, P. dan K. L. K. (2009)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(S. E. adi maulana (ed.); Edisi 13). erlangga.</w:t>
      </w:r>
    </w:p>
    <w:p w14:paraId="3A1F6767" w14:textId="77777777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Maulidia, Rachma, N., &amp; Slamet, A. R. (2019). Pengaruh Produk, Kualitas Pelayanan, Harga Dan Store Atmosphere Terhadap Minat Beli Konsumen Pada Toko Fashion Raisya Bandar Lampung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E- Jurnal Riset Manajemen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263CD5">
        <w:rPr>
          <w:rFonts w:ascii="Times New Roman" w:hAnsi="Times New Roman" w:cs="Times New Roman"/>
          <w:noProof/>
          <w:sz w:val="24"/>
          <w:szCs w:val="24"/>
        </w:rPr>
        <w:t>, 64–76.</w:t>
      </w:r>
    </w:p>
    <w:p w14:paraId="61CEA678" w14:textId="77777777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Meldarianda, R., Lisan, H., Kristen, U., &amp; Bandung, M. (2010). Pengaruh Store Atmosphere terhadap Minat Beli Konsumen pada Resort Café Atmosphere Bandung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Jurnal Bisnis Dan Ekonomi (JBE)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263CD5">
        <w:rPr>
          <w:rFonts w:ascii="Times New Roman" w:hAnsi="Times New Roman" w:cs="Times New Roman"/>
          <w:noProof/>
          <w:sz w:val="24"/>
          <w:szCs w:val="24"/>
        </w:rPr>
        <w:t>(2), 97–108.</w:t>
      </w:r>
    </w:p>
    <w:p w14:paraId="4FD53172" w14:textId="09CA9819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>Mukrimaa, S. S., Nurdyansyah, Fahyuni, E. F., Y</w:t>
      </w:r>
      <w:r w:rsidR="006263FA">
        <w:rPr>
          <w:rFonts w:ascii="Times New Roman" w:hAnsi="Times New Roman" w:cs="Times New Roman"/>
          <w:noProof/>
          <w:sz w:val="24"/>
          <w:szCs w:val="24"/>
        </w:rPr>
        <w:t>ulia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C</w:t>
      </w:r>
      <w:r w:rsidR="006263FA">
        <w:rPr>
          <w:rFonts w:ascii="Times New Roman" w:hAnsi="Times New Roman" w:cs="Times New Roman"/>
          <w:noProof/>
          <w:sz w:val="24"/>
          <w:szCs w:val="24"/>
        </w:rPr>
        <w:t>itra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, A., Schulz, N. D., Taniredja, T., Faridli, E. M., &amp; Harmianto, S. (2016)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Store Atmosphere 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noProof/>
          <w:sz w:val="24"/>
          <w:szCs w:val="24"/>
        </w:rPr>
        <w:t>engaruhnya Terhadap Keputusan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noProof/>
          <w:sz w:val="24"/>
          <w:szCs w:val="24"/>
        </w:rPr>
        <w:t>embelian Konsumen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>
        <w:rPr>
          <w:rFonts w:ascii="Times New Roman" w:hAnsi="Times New Roman" w:cs="Times New Roman"/>
          <w:noProof/>
          <w:sz w:val="24"/>
          <w:szCs w:val="24"/>
        </w:rPr>
        <w:t>exas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C</w:t>
      </w:r>
      <w:r>
        <w:rPr>
          <w:rFonts w:ascii="Times New Roman" w:hAnsi="Times New Roman" w:cs="Times New Roman"/>
          <w:noProof/>
          <w:sz w:val="24"/>
          <w:szCs w:val="24"/>
        </w:rPr>
        <w:t>hiken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>
        <w:rPr>
          <w:rFonts w:ascii="Times New Roman" w:hAnsi="Times New Roman" w:cs="Times New Roman"/>
          <w:noProof/>
          <w:sz w:val="24"/>
          <w:szCs w:val="24"/>
        </w:rPr>
        <w:t>ultimart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II M</w:t>
      </w:r>
      <w:r>
        <w:rPr>
          <w:rFonts w:ascii="Times New Roman" w:hAnsi="Times New Roman" w:cs="Times New Roman"/>
          <w:noProof/>
          <w:sz w:val="24"/>
          <w:szCs w:val="24"/>
        </w:rPr>
        <w:t>anado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Pendidikan Guru Sekolah Dasar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263CD5">
        <w:rPr>
          <w:rFonts w:ascii="Times New Roman" w:hAnsi="Times New Roman" w:cs="Times New Roman"/>
          <w:noProof/>
          <w:sz w:val="24"/>
          <w:szCs w:val="24"/>
        </w:rPr>
        <w:t>(August), 128.</w:t>
      </w:r>
    </w:p>
    <w:p w14:paraId="40D6B2D0" w14:textId="187FE4BA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Suliyanto, (2018)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(A</w:t>
      </w:r>
      <w:r w:rsidR="006263FA">
        <w:rPr>
          <w:rFonts w:ascii="Times New Roman" w:hAnsi="Times New Roman" w:cs="Times New Roman"/>
          <w:noProof/>
          <w:sz w:val="24"/>
          <w:szCs w:val="24"/>
        </w:rPr>
        <w:t>. Cristian (ed.); 1st ed.). Andi Offset</w:t>
      </w:r>
      <w:r w:rsidRPr="00263CD5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796AB95" w14:textId="110BE438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>Rejeki, S., &amp; Hadi, S. (2020). P</w:t>
      </w:r>
      <w:r>
        <w:rPr>
          <w:rFonts w:ascii="Times New Roman" w:hAnsi="Times New Roman" w:cs="Times New Roman"/>
          <w:noProof/>
          <w:sz w:val="24"/>
          <w:szCs w:val="24"/>
        </w:rPr>
        <w:t>engaruh Store Atmosphere Terhadap Minat Beli Konsumen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(Studi Kasusu di Kedai Giyong Kekalik Mataram). </w:t>
      </w:r>
      <w:r w:rsidR="006263FA">
        <w:rPr>
          <w:rFonts w:ascii="Times New Roman" w:hAnsi="Times New Roman" w:cs="Times New Roman"/>
          <w:i/>
          <w:iCs/>
          <w:noProof/>
          <w:sz w:val="24"/>
          <w:szCs w:val="24"/>
        </w:rPr>
        <w:t>Journal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of A</w:t>
      </w:r>
      <w:r w:rsidR="006263F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plies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B</w:t>
      </w:r>
      <w:r w:rsidR="006263FA">
        <w:rPr>
          <w:rFonts w:ascii="Times New Roman" w:hAnsi="Times New Roman" w:cs="Times New Roman"/>
          <w:i/>
          <w:iCs/>
          <w:noProof/>
          <w:sz w:val="24"/>
          <w:szCs w:val="24"/>
        </w:rPr>
        <w:t>usiness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and B</w:t>
      </w:r>
      <w:r w:rsidR="006263FA">
        <w:rPr>
          <w:rFonts w:ascii="Times New Roman" w:hAnsi="Times New Roman" w:cs="Times New Roman"/>
          <w:i/>
          <w:iCs/>
          <w:noProof/>
          <w:sz w:val="24"/>
          <w:szCs w:val="24"/>
        </w:rPr>
        <w:t>anking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(JABB)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63CD5">
        <w:rPr>
          <w:rFonts w:ascii="Times New Roman" w:hAnsi="Times New Roman" w:cs="Times New Roman"/>
          <w:noProof/>
          <w:sz w:val="24"/>
          <w:szCs w:val="24"/>
        </w:rPr>
        <w:t>(1), 65. https://doi.org/10.31764/jabb.v1i1.2278</w:t>
      </w:r>
    </w:p>
    <w:p w14:paraId="3A413AB0" w14:textId="77777777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Saidani, B., &amp; Arifin, S. (2012). Pengaruh kualitas produk dan kualitas layanan terhadap kepuasan konsumen dan minat beli pada ranch market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Jurnal Riset Manajemen Sains Indonesia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263CD5">
        <w:rPr>
          <w:rFonts w:ascii="Times New Roman" w:hAnsi="Times New Roman" w:cs="Times New Roman"/>
          <w:noProof/>
          <w:sz w:val="24"/>
          <w:szCs w:val="24"/>
        </w:rPr>
        <w:t>(1), 1–22.</w:t>
      </w:r>
    </w:p>
    <w:p w14:paraId="73753751" w14:textId="77777777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Sugiyono. (2021)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, kuantitatif,Kualitatif dan R&amp;D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(ke 3). Bandung,Alfabeta2021.</w:t>
      </w:r>
    </w:p>
    <w:p w14:paraId="72D82645" w14:textId="77777777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Winarto, H. (2011). Strategi Pemasaran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Makalah Ilmiah Ekonomika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263CD5">
        <w:rPr>
          <w:rFonts w:ascii="Times New Roman" w:hAnsi="Times New Roman" w:cs="Times New Roman"/>
          <w:noProof/>
          <w:sz w:val="24"/>
          <w:szCs w:val="24"/>
        </w:rPr>
        <w:t>(3), 124–128.</w:t>
      </w:r>
    </w:p>
    <w:p w14:paraId="69410B0B" w14:textId="5BE086D1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wiwik Sulistiyowati, (2016)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kualitas layanan: Teori dan aplikasinya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(D. Septi Budi Sartika, M.P (ed.</w:t>
      </w:r>
      <w:r w:rsidR="006263FA">
        <w:rPr>
          <w:rFonts w:ascii="Times New Roman" w:hAnsi="Times New Roman" w:cs="Times New Roman"/>
          <w:noProof/>
          <w:sz w:val="24"/>
          <w:szCs w:val="24"/>
        </w:rPr>
        <w:t>); Vol. 6, Issue August). Umsida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Press.</w:t>
      </w:r>
    </w:p>
    <w:p w14:paraId="7F518713" w14:textId="77777777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>Wulandari, D. P., &amp; Ariyanti, M. (2019). P</w:t>
      </w:r>
      <w:r>
        <w:rPr>
          <w:rFonts w:ascii="Times New Roman" w:hAnsi="Times New Roman" w:cs="Times New Roman"/>
          <w:noProof/>
          <w:sz w:val="24"/>
          <w:szCs w:val="24"/>
        </w:rPr>
        <w:t>engaruh Store Atmosphere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>
        <w:rPr>
          <w:rFonts w:ascii="Times New Roman" w:hAnsi="Times New Roman" w:cs="Times New Roman"/>
          <w:noProof/>
          <w:sz w:val="24"/>
          <w:szCs w:val="24"/>
        </w:rPr>
        <w:t>erhadap Minat Beli Konsumen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>
        <w:rPr>
          <w:rFonts w:ascii="Times New Roman" w:hAnsi="Times New Roman" w:cs="Times New Roman"/>
          <w:noProof/>
          <w:sz w:val="24"/>
          <w:szCs w:val="24"/>
        </w:rPr>
        <w:t>ada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>
        <w:rPr>
          <w:rFonts w:ascii="Times New Roman" w:hAnsi="Times New Roman" w:cs="Times New Roman"/>
          <w:noProof/>
          <w:sz w:val="24"/>
          <w:szCs w:val="24"/>
        </w:rPr>
        <w:t>ejiwa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C</w:t>
      </w:r>
      <w:r>
        <w:rPr>
          <w:rFonts w:ascii="Times New Roman" w:hAnsi="Times New Roman" w:cs="Times New Roman"/>
          <w:noProof/>
          <w:sz w:val="24"/>
          <w:szCs w:val="24"/>
        </w:rPr>
        <w:t>offi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 Jurnal Mitra Manajemen (JMM Online)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Dian Pertiwi Wulandari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263CD5">
        <w:rPr>
          <w:rFonts w:ascii="Times New Roman" w:hAnsi="Times New Roman" w:cs="Times New Roman"/>
          <w:noProof/>
          <w:sz w:val="24"/>
          <w:szCs w:val="24"/>
        </w:rPr>
        <w:t>(1), 57–71.</w:t>
      </w:r>
    </w:p>
    <w:p w14:paraId="75B7DB2F" w14:textId="6C6C9C3B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Yudira, K., Nofirda, F. A., &amp; Hardilawati, W. L. (2022). Pengaruh Store Atmosphere, Quality Product, Dan Harga Terhadap Minat Beli Di Pasar Buah Sudirman Kota Pekanbaru.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E</w:t>
      </w:r>
      <w:r w:rsidR="006263FA">
        <w:rPr>
          <w:rFonts w:ascii="Times New Roman" w:hAnsi="Times New Roman" w:cs="Times New Roman"/>
          <w:i/>
          <w:iCs/>
          <w:noProof/>
          <w:sz w:val="24"/>
          <w:szCs w:val="24"/>
        </w:rPr>
        <w:t>countbis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: Economics, Accounting and Business Journal</w:t>
      </w:r>
      <w:r w:rsidRPr="00263CD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63CD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63CD5">
        <w:rPr>
          <w:rFonts w:ascii="Times New Roman" w:hAnsi="Times New Roman" w:cs="Times New Roman"/>
          <w:noProof/>
          <w:sz w:val="24"/>
          <w:szCs w:val="24"/>
        </w:rPr>
        <w:t>(1), 15–26..</w:t>
      </w:r>
    </w:p>
    <w:p w14:paraId="2960A0DF" w14:textId="77777777" w:rsidR="009E3CB0" w:rsidRPr="00263CD5" w:rsidRDefault="009E3CB0" w:rsidP="009E3CB0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3CD5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5F1BAEC" w14:textId="0A7829A6" w:rsidR="00A12C29" w:rsidRDefault="00A12C29" w:rsidP="002250C8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</w:rPr>
      </w:pPr>
    </w:p>
    <w:p w14:paraId="49AA91B8" w14:textId="66C1AF13" w:rsidR="007831DA" w:rsidRDefault="002250C8" w:rsidP="002250C8">
      <w:pPr>
        <w:widowControl w:val="0"/>
        <w:tabs>
          <w:tab w:val="left" w:pos="1590"/>
        </w:tabs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tab/>
      </w:r>
    </w:p>
    <w:p w14:paraId="6EC6CE76" w14:textId="5BEB849E" w:rsidR="007831DA" w:rsidRDefault="007831DA" w:rsidP="00A12C29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</w:rPr>
      </w:pPr>
    </w:p>
    <w:p w14:paraId="754B960F" w14:textId="6FC8B688" w:rsidR="007831DA" w:rsidRDefault="007831DA" w:rsidP="00A12C29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</w:rPr>
      </w:pPr>
    </w:p>
    <w:p w14:paraId="020F6DA1" w14:textId="24ED7475" w:rsidR="007831DA" w:rsidRDefault="007831DA" w:rsidP="00A12C29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</w:rPr>
      </w:pPr>
    </w:p>
    <w:p w14:paraId="44998479" w14:textId="12B2F75F" w:rsidR="007831DA" w:rsidRDefault="007831DA" w:rsidP="00A12C29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</w:rPr>
      </w:pPr>
    </w:p>
    <w:p w14:paraId="76C8B314" w14:textId="77777777" w:rsidR="007831DA" w:rsidRDefault="007831DA" w:rsidP="00A12C29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</w:rPr>
      </w:pPr>
    </w:p>
    <w:p w14:paraId="3CC82100" w14:textId="64A6C2AE" w:rsidR="007831DA" w:rsidRDefault="007831DA" w:rsidP="00A12C29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</w:rPr>
      </w:pPr>
    </w:p>
    <w:p w14:paraId="6C878A90" w14:textId="70AC07C5" w:rsidR="007831DA" w:rsidRPr="007831DA" w:rsidRDefault="007831DA" w:rsidP="007831DA">
      <w:pPr>
        <w:widowControl w:val="0"/>
        <w:autoSpaceDE w:val="0"/>
        <w:autoSpaceDN w:val="0"/>
        <w:adjustRightInd w:val="0"/>
        <w:spacing w:line="240" w:lineRule="auto"/>
        <w:jc w:val="center"/>
        <w:rPr>
          <w:rFonts w:ascii="Times New Roman" w:hAnsi="Times New Roman" w:cs="Times New Roman"/>
          <w:b/>
          <w:bCs/>
          <w:noProof/>
          <w:sz w:val="144"/>
          <w:szCs w:val="96"/>
        </w:rPr>
      </w:pPr>
      <w:r w:rsidRPr="007831DA">
        <w:rPr>
          <w:rFonts w:ascii="Times New Roman" w:hAnsi="Times New Roman" w:cs="Times New Roman"/>
          <w:b/>
          <w:bCs/>
          <w:noProof/>
          <w:sz w:val="144"/>
          <w:szCs w:val="96"/>
        </w:rPr>
        <w:t>LAMPIRAN</w:t>
      </w:r>
    </w:p>
    <w:p w14:paraId="44213B55" w14:textId="22A6CE10" w:rsidR="007831DA" w:rsidRDefault="007831DA" w:rsidP="00A12C29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43BF534" w14:textId="77094C41" w:rsidR="001626CE" w:rsidRDefault="007831DA" w:rsidP="007831DA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0" w:name="_Toc150772012"/>
      <w:bookmarkStart w:id="1" w:name="_Toc151810779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Kuesioner</w:t>
      </w:r>
      <w:bookmarkEnd w:id="0"/>
      <w:bookmarkEnd w:id="1"/>
    </w:p>
    <w:p w14:paraId="48BA96A5" w14:textId="77777777" w:rsidR="00E678FE" w:rsidRPr="00E678FE" w:rsidRDefault="00E678FE" w:rsidP="00E678FE"/>
    <w:p w14:paraId="0A1F484D" w14:textId="77777777" w:rsidR="00E678FE" w:rsidRDefault="00E678FE" w:rsidP="00E678FE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KUESIONER PENELITIAN</w:t>
      </w:r>
    </w:p>
    <w:p w14:paraId="6D255EED" w14:textId="754CF04D" w:rsidR="00E678FE" w:rsidRDefault="00E678FE" w:rsidP="00E678FE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PENGARUH KUALITAS PELAYANAN, </w:t>
      </w:r>
      <w:r w:rsidR="002250C8" w:rsidRPr="002250C8">
        <w:rPr>
          <w:rFonts w:ascii="Times New Roman" w:hAnsi="Times New Roman" w:cs="Times New Roman"/>
          <w:b/>
          <w:i/>
          <w:sz w:val="24"/>
          <w:szCs w:val="24"/>
        </w:rPr>
        <w:t>WORD OF MOUTH</w:t>
      </w:r>
      <w:r>
        <w:rPr>
          <w:rFonts w:ascii="Times New Roman" w:hAnsi="Times New Roman" w:cs="Times New Roman"/>
          <w:b/>
          <w:sz w:val="24"/>
          <w:szCs w:val="24"/>
        </w:rPr>
        <w:t xml:space="preserve"> DAN SUASANA TOKO TERHADAP MINAT BELI KONSUMEN CENTRAL </w:t>
      </w:r>
      <w:r w:rsidRPr="0039625C">
        <w:rPr>
          <w:rFonts w:ascii="Times New Roman" w:hAnsi="Times New Roman" w:cs="Times New Roman"/>
          <w:b/>
          <w:i/>
          <w:sz w:val="24"/>
          <w:szCs w:val="24"/>
        </w:rPr>
        <w:t>FASHION</w:t>
      </w:r>
      <w:r>
        <w:rPr>
          <w:rFonts w:ascii="Times New Roman" w:hAnsi="Times New Roman" w:cs="Times New Roman"/>
          <w:b/>
          <w:sz w:val="24"/>
          <w:szCs w:val="24"/>
        </w:rPr>
        <w:t xml:space="preserve"> STORE BREBES</w:t>
      </w:r>
    </w:p>
    <w:p w14:paraId="4DB7A9B3" w14:textId="77777777" w:rsidR="00E678FE" w:rsidRDefault="00E678FE" w:rsidP="00E678F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epada Yth. Bapak/Ibu/Sdr/Sdri</w:t>
      </w:r>
    </w:p>
    <w:p w14:paraId="19F61EC2" w14:textId="77777777" w:rsidR="00E678FE" w:rsidRDefault="00E678FE" w:rsidP="00E678F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Pengunjung Central </w:t>
      </w:r>
      <w:r w:rsidRPr="0039625C">
        <w:rPr>
          <w:rFonts w:ascii="Times New Roman" w:hAnsi="Times New Roman" w:cs="Times New Roman"/>
          <w:i/>
          <w:sz w:val="24"/>
          <w:szCs w:val="24"/>
        </w:rPr>
        <w:t>Fashion</w:t>
      </w:r>
      <w:r>
        <w:rPr>
          <w:rFonts w:ascii="Times New Roman" w:hAnsi="Times New Roman" w:cs="Times New Roman"/>
          <w:sz w:val="24"/>
          <w:szCs w:val="24"/>
        </w:rPr>
        <w:t xml:space="preserve"> Store Brebes</w:t>
      </w:r>
    </w:p>
    <w:p w14:paraId="1206AD14" w14:textId="77777777" w:rsidR="00E678FE" w:rsidRDefault="00E678FE" w:rsidP="00E678F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ngan Hormat,</w:t>
      </w:r>
    </w:p>
    <w:p w14:paraId="252A9F60" w14:textId="77777777" w:rsidR="00E678FE" w:rsidRDefault="00E678FE" w:rsidP="00E678F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Saya Eldora B. Simanjorang Program Studi Manajemen, Fakultas Ekonomi dan Bisnis Universitas Pancasakti Tegal. Yang bermaksud melakukan penelitian skripsi S1 dengan judul “Pengaruh Kualitas Pelayanan, </w:t>
      </w:r>
      <w:r>
        <w:rPr>
          <w:rFonts w:ascii="Times New Roman" w:hAnsi="Times New Roman" w:cs="Times New Roman"/>
          <w:i/>
          <w:sz w:val="24"/>
          <w:szCs w:val="24"/>
        </w:rPr>
        <w:t>Word Of Mouth</w:t>
      </w:r>
      <w:r>
        <w:rPr>
          <w:rFonts w:ascii="Times New Roman" w:hAnsi="Times New Roman" w:cs="Times New Roman"/>
          <w:sz w:val="24"/>
          <w:szCs w:val="24"/>
        </w:rPr>
        <w:t xml:space="preserve"> dan Suasanan Toko Terhadap Minat Beli Konsumen Central </w:t>
      </w:r>
      <w:r w:rsidRPr="0039625C">
        <w:rPr>
          <w:rFonts w:ascii="Times New Roman" w:hAnsi="Times New Roman" w:cs="Times New Roman"/>
          <w:i/>
          <w:sz w:val="24"/>
          <w:szCs w:val="24"/>
        </w:rPr>
        <w:t>Fashion</w:t>
      </w:r>
      <w:r>
        <w:rPr>
          <w:rFonts w:ascii="Times New Roman" w:hAnsi="Times New Roman" w:cs="Times New Roman"/>
          <w:sz w:val="24"/>
          <w:szCs w:val="24"/>
        </w:rPr>
        <w:t xml:space="preserve"> Store Brebes”.</w:t>
      </w:r>
    </w:p>
    <w:p w14:paraId="6F30E7CF" w14:textId="77777777" w:rsidR="00E678FE" w:rsidRDefault="00E678FE" w:rsidP="00E678F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Isian kuesioner terlampir semata-mata untuk kepentingan ilmiah, serta jawaban Bapak/Ibu bersifat rahasia. Maka dari itu atas segala bantuan, partisipasi dan kesediaan Bapak/Ibu mengisi kuesioner yang dimaksud, sebelum dan sesudahnya disampaikan banyak terimakasih.</w:t>
      </w:r>
    </w:p>
    <w:p w14:paraId="4239EA68" w14:textId="77777777" w:rsidR="00E678FE" w:rsidRDefault="00E678FE" w:rsidP="00E678FE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ormat Kami,</w:t>
      </w:r>
    </w:p>
    <w:p w14:paraId="42E27B83" w14:textId="77777777" w:rsidR="00E678FE" w:rsidRDefault="00E678FE" w:rsidP="00E678FE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05A9215E" w14:textId="77777777" w:rsidR="00E678FE" w:rsidRDefault="00E678FE" w:rsidP="0039625C">
      <w:pPr>
        <w:spacing w:after="0" w:line="360" w:lineRule="auto"/>
        <w:jc w:val="right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>Eldora B. Simanjorang</w:t>
      </w:r>
    </w:p>
    <w:p w14:paraId="4471BF48" w14:textId="77777777" w:rsidR="00E678FE" w:rsidRDefault="00E678FE" w:rsidP="0039625C">
      <w:pPr>
        <w:spacing w:after="0" w:line="36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4119500059</w:t>
      </w:r>
    </w:p>
    <w:p w14:paraId="5AC40678" w14:textId="77777777" w:rsidR="00E678FE" w:rsidRDefault="00E678FE" w:rsidP="00E678FE">
      <w:pPr>
        <w:spacing w:line="24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2D391737" w14:textId="77777777" w:rsidR="00E678FE" w:rsidRDefault="00E678FE" w:rsidP="00E678FE">
      <w:pPr>
        <w:spacing w:line="24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023C68DC" w14:textId="77777777" w:rsidR="00E678FE" w:rsidRDefault="00E678FE" w:rsidP="00E678FE">
      <w:pPr>
        <w:spacing w:line="24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628F6529" w14:textId="150A6B39" w:rsidR="00E678FE" w:rsidRDefault="00E678FE" w:rsidP="00E678FE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4BC0384E" w14:textId="283CF6EF" w:rsidR="00E678FE" w:rsidRDefault="00E678FE" w:rsidP="00E678FE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45D9E632" w14:textId="77777777" w:rsidR="00E678FE" w:rsidRDefault="00E678FE" w:rsidP="00E678FE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3228BA4D" w14:textId="77777777" w:rsidR="00E678FE" w:rsidRDefault="00E678FE" w:rsidP="00E678FE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Petunjuk Pengisian Kuesioner</w:t>
      </w:r>
    </w:p>
    <w:p w14:paraId="5F7FF5BC" w14:textId="3D7D08F8" w:rsidR="00E678FE" w:rsidRDefault="00E678FE" w:rsidP="00E678FE">
      <w:pPr>
        <w:pStyle w:val="ListParagraph"/>
        <w:numPr>
          <w:ilvl w:val="0"/>
          <w:numId w:val="38"/>
        </w:numPr>
        <w:spacing w:after="20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epada Bapak/Ibu/Sdr/i diharapkan untuk menjawab sebuah pernyataan yang ada denga</w:t>
      </w:r>
      <w:r w:rsidR="0039625C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 sebenar-benarnya.</w:t>
      </w:r>
    </w:p>
    <w:p w14:paraId="4B031E5D" w14:textId="77777777" w:rsidR="00E678FE" w:rsidRDefault="00E678FE" w:rsidP="00E678FE">
      <w:pPr>
        <w:pStyle w:val="ListParagraph"/>
        <w:numPr>
          <w:ilvl w:val="0"/>
          <w:numId w:val="38"/>
        </w:numPr>
        <w:spacing w:after="20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erilah tanda (</w:t>
      </w:r>
      <m:oMath>
        <m:r>
          <w:rPr>
            <w:rFonts w:ascii="Cambria Math" w:hAnsi="Cambria Math" w:cs="Times New Roman"/>
            <w:sz w:val="24"/>
            <w:szCs w:val="24"/>
          </w:rPr>
          <m:t>√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) pada kolom yang tersedia dan pilih salah satu jawaban sesuai dengan keadaan sebenarnya.</w:t>
      </w:r>
    </w:p>
    <w:p w14:paraId="51B0B34B" w14:textId="77777777" w:rsidR="00E678FE" w:rsidRDefault="00E678FE" w:rsidP="00E678FE">
      <w:pPr>
        <w:pStyle w:val="ListParagraph"/>
        <w:numPr>
          <w:ilvl w:val="0"/>
          <w:numId w:val="38"/>
        </w:numPr>
        <w:spacing w:after="20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Ada lima alternatif jawaban yaitu: </w:t>
      </w:r>
    </w:p>
    <w:p w14:paraId="02DB3877" w14:textId="77777777" w:rsidR="00E678FE" w:rsidRDefault="00E678FE" w:rsidP="00E678F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TS </w:t>
      </w:r>
      <w:r>
        <w:rPr>
          <w:rFonts w:ascii="Times New Roman" w:hAnsi="Times New Roman" w:cs="Times New Roman"/>
          <w:sz w:val="24"/>
          <w:szCs w:val="24"/>
        </w:rPr>
        <w:tab/>
        <w:t>: Sangat Tidak Setuju</w:t>
      </w:r>
    </w:p>
    <w:p w14:paraId="2F11D625" w14:textId="77777777" w:rsidR="00E678FE" w:rsidRDefault="00E678FE" w:rsidP="00E678F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S </w:t>
      </w:r>
      <w:r>
        <w:rPr>
          <w:rFonts w:ascii="Times New Roman" w:hAnsi="Times New Roman" w:cs="Times New Roman"/>
          <w:sz w:val="24"/>
          <w:szCs w:val="24"/>
        </w:rPr>
        <w:tab/>
        <w:t>: Tidak Setuju</w:t>
      </w:r>
    </w:p>
    <w:p w14:paraId="5A5103A9" w14:textId="77777777" w:rsidR="00E678FE" w:rsidRDefault="00E678FE" w:rsidP="00E678F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ab/>
        <w:t>: Netral</w:t>
      </w:r>
    </w:p>
    <w:p w14:paraId="71066067" w14:textId="77777777" w:rsidR="00E678FE" w:rsidRDefault="00E678FE" w:rsidP="00E678F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ab/>
        <w:t>: Setuju</w:t>
      </w:r>
    </w:p>
    <w:p w14:paraId="1CAD52D8" w14:textId="77777777" w:rsidR="00E678FE" w:rsidRDefault="00E678FE" w:rsidP="00E678FE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S</w:t>
      </w:r>
      <w:r>
        <w:rPr>
          <w:rFonts w:ascii="Times New Roman" w:hAnsi="Times New Roman" w:cs="Times New Roman"/>
          <w:sz w:val="24"/>
          <w:szCs w:val="24"/>
        </w:rPr>
        <w:tab/>
        <w:t>: Sangat Setuju</w:t>
      </w:r>
    </w:p>
    <w:p w14:paraId="404FF306" w14:textId="77777777" w:rsidR="00E678FE" w:rsidRDefault="00E678FE" w:rsidP="00E678FE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dentitas Responden</w:t>
      </w:r>
    </w:p>
    <w:p w14:paraId="4A2F4E35" w14:textId="4155A17E" w:rsidR="00E678FE" w:rsidRDefault="00E678FE" w:rsidP="00E678FE">
      <w:pPr>
        <w:pStyle w:val="ListParagraph"/>
        <w:numPr>
          <w:ilvl w:val="0"/>
          <w:numId w:val="39"/>
        </w:num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17A34A8E" wp14:editId="5A1C52D6">
                <wp:simplePos x="0" y="0"/>
                <wp:positionH relativeFrom="column">
                  <wp:posOffset>2701290</wp:posOffset>
                </wp:positionH>
                <wp:positionV relativeFrom="paragraph">
                  <wp:posOffset>243205</wp:posOffset>
                </wp:positionV>
                <wp:extent cx="312420" cy="196215"/>
                <wp:effectExtent l="0" t="0" r="11430" b="13335"/>
                <wp:wrapNone/>
                <wp:docPr id="29" name="Rectangle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12420" cy="19621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clip" horzOverflow="clip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F194F37" id="Rectangle 29" o:spid="_x0000_s1026" style="position:absolute;margin-left:212.7pt;margin-top:19.15pt;width:24.6pt;height:15.45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" fillcolor="white [3201]" strokecolor="black [3200]" strokeweight=".25pt"/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>Jenis kelamin:</w:t>
      </w:r>
    </w:p>
    <w:p w14:paraId="13D815C8" w14:textId="3DF3D632" w:rsidR="00E678FE" w:rsidRDefault="00E678FE" w:rsidP="00E678FE">
      <w:pPr>
        <w:pStyle w:val="ListParagraph"/>
        <w:tabs>
          <w:tab w:val="left" w:pos="1659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6E6FEA79" wp14:editId="67BC4D71">
                <wp:simplePos x="0" y="0"/>
                <wp:positionH relativeFrom="column">
                  <wp:posOffset>662940</wp:posOffset>
                </wp:positionH>
                <wp:positionV relativeFrom="paragraph">
                  <wp:posOffset>6350</wp:posOffset>
                </wp:positionV>
                <wp:extent cx="312420" cy="196215"/>
                <wp:effectExtent l="0" t="0" r="11430" b="13335"/>
                <wp:wrapNone/>
                <wp:docPr id="28" name="Rectangle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12420" cy="19621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clip" horzOverflow="clip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12688D3" id="Rectangle 28" o:spid="_x0000_s1026" style="position:absolute;margin-left:52.2pt;margin-top:.5pt;width:24.6pt;height:15.45pt;z-index:251685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" fillcolor="white [3201]" strokecolor="black [3200]" strokeweight=".25pt"/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ab/>
        <w:t>Laki-Laki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Perempuan </w:t>
      </w:r>
    </w:p>
    <w:p w14:paraId="63C85AEB" w14:textId="23ABB9CD" w:rsidR="00E678FE" w:rsidRDefault="00E678FE" w:rsidP="00E678FE">
      <w:pPr>
        <w:pStyle w:val="ListParagraph"/>
        <w:numPr>
          <w:ilvl w:val="0"/>
          <w:numId w:val="39"/>
        </w:numPr>
        <w:tabs>
          <w:tab w:val="left" w:pos="1659"/>
        </w:tabs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56830955" wp14:editId="4482F189">
                <wp:simplePos x="0" y="0"/>
                <wp:positionH relativeFrom="column">
                  <wp:posOffset>573405</wp:posOffset>
                </wp:positionH>
                <wp:positionV relativeFrom="paragraph">
                  <wp:posOffset>226060</wp:posOffset>
                </wp:positionV>
                <wp:extent cx="241935" cy="196215"/>
                <wp:effectExtent l="0" t="0" r="24765" b="13335"/>
                <wp:wrapNone/>
                <wp:docPr id="27" name="Rectangle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1935" cy="19621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clip" horzOverflow="clip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2028C0C" id="Rectangle 27" o:spid="_x0000_s1026" style="position:absolute;margin-left:45.15pt;margin-top:17.8pt;width:19.05pt;height:15.45pt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" fillcolor="white [3201]" strokecolor="black [3200]" strokeweight=".25pt"/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>Usia Bapak/Ibu/Sdr/i saat ini:</w:t>
      </w:r>
    </w:p>
    <w:p w14:paraId="1854CB3B" w14:textId="6109234D" w:rsidR="00E678FE" w:rsidRDefault="00E678FE" w:rsidP="00E678FE">
      <w:pPr>
        <w:pStyle w:val="ListParagraph"/>
        <w:tabs>
          <w:tab w:val="left" w:pos="1659"/>
        </w:tabs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7C09F8F0" wp14:editId="560A37BD">
                <wp:simplePos x="0" y="0"/>
                <wp:positionH relativeFrom="column">
                  <wp:posOffset>572770</wp:posOffset>
                </wp:positionH>
                <wp:positionV relativeFrom="paragraph">
                  <wp:posOffset>228600</wp:posOffset>
                </wp:positionV>
                <wp:extent cx="241935" cy="196215"/>
                <wp:effectExtent l="0" t="0" r="24765" b="13335"/>
                <wp:wrapNone/>
                <wp:docPr id="26" name="Rectangle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1935" cy="19621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clip" horzOverflow="clip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F2B6D5A" id="Rectangle 26" o:spid="_x0000_s1026" style="position:absolute;margin-left:45.1pt;margin-top:18pt;width:19.05pt;height:15.45pt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" fillcolor="white [3201]" strokecolor="black [3200]" strokeweight=".25pt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25A00115" wp14:editId="6B58CAE8">
                <wp:simplePos x="0" y="0"/>
                <wp:positionH relativeFrom="column">
                  <wp:posOffset>574040</wp:posOffset>
                </wp:positionH>
                <wp:positionV relativeFrom="paragraph">
                  <wp:posOffset>245110</wp:posOffset>
                </wp:positionV>
                <wp:extent cx="241935" cy="196215"/>
                <wp:effectExtent l="0" t="0" r="24765" b="13335"/>
                <wp:wrapNone/>
                <wp:docPr id="25" name="Rectangle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1935" cy="19621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clip" horzOverflow="clip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834A14E" id="Rectangle 25" o:spid="_x0000_s1026" style="position:absolute;margin-left:45.2pt;margin-top:19.3pt;width:19.05pt;height:15.4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" fillcolor="white [3201]" strokecolor="black [3200]" strokeweight=".25pt"/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>20 - 30 tahun</w:t>
      </w:r>
    </w:p>
    <w:p w14:paraId="08055274" w14:textId="28DA0E18" w:rsidR="00E678FE" w:rsidRDefault="00E678FE" w:rsidP="00E678FE">
      <w:pPr>
        <w:pStyle w:val="ListParagraph"/>
        <w:tabs>
          <w:tab w:val="left" w:pos="1659"/>
        </w:tabs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065639B4" wp14:editId="4AD00198">
                <wp:simplePos x="0" y="0"/>
                <wp:positionH relativeFrom="column">
                  <wp:posOffset>574040</wp:posOffset>
                </wp:positionH>
                <wp:positionV relativeFrom="paragraph">
                  <wp:posOffset>236855</wp:posOffset>
                </wp:positionV>
                <wp:extent cx="241935" cy="196215"/>
                <wp:effectExtent l="0" t="0" r="24765" b="13335"/>
                <wp:wrapNone/>
                <wp:docPr id="24" name="Rectangle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1935" cy="19621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clip" horzOverflow="clip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43B22B9" id="Rectangle 24" o:spid="_x0000_s1026" style="position:absolute;margin-left:45.2pt;margin-top:18.65pt;width:19.05pt;height:15.45pt;z-index:251688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" fillcolor="white [3201]" strokecolor="black [3200]" strokeweight=".25pt"/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>30 - 40 tahun</w:t>
      </w:r>
    </w:p>
    <w:p w14:paraId="4F38F293" w14:textId="77777777" w:rsidR="00E678FE" w:rsidRDefault="00E678FE" w:rsidP="00E678FE">
      <w:pPr>
        <w:pStyle w:val="ListParagraph"/>
        <w:tabs>
          <w:tab w:val="left" w:pos="1659"/>
        </w:tabs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&gt; 40 tahun</w:t>
      </w:r>
    </w:p>
    <w:p w14:paraId="56BEC15A" w14:textId="0E03C2D2" w:rsidR="00E678FE" w:rsidRDefault="00E678FE" w:rsidP="00E678FE">
      <w:pPr>
        <w:pStyle w:val="ListParagraph"/>
        <w:numPr>
          <w:ilvl w:val="0"/>
          <w:numId w:val="39"/>
        </w:numPr>
        <w:tabs>
          <w:tab w:val="left" w:pos="1659"/>
        </w:tabs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34F07546" wp14:editId="63B62F48">
                <wp:simplePos x="0" y="0"/>
                <wp:positionH relativeFrom="column">
                  <wp:posOffset>539115</wp:posOffset>
                </wp:positionH>
                <wp:positionV relativeFrom="paragraph">
                  <wp:posOffset>220980</wp:posOffset>
                </wp:positionV>
                <wp:extent cx="241935" cy="196215"/>
                <wp:effectExtent l="0" t="0" r="24765" b="13335"/>
                <wp:wrapNone/>
                <wp:docPr id="23" name="Rectangle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1935" cy="19621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clip" horzOverflow="clip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635F710" id="Rectangle 23" o:spid="_x0000_s1026" style="position:absolute;margin-left:42.45pt;margin-top:17.4pt;width:19.05pt;height:15.45pt;z-index:2516899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" fillcolor="white [3201]" strokecolor="black [3200]" strokeweight=".25pt"/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>Pekerjaan saat ini:</w:t>
      </w:r>
    </w:p>
    <w:p w14:paraId="6F0C6C44" w14:textId="1970B93D" w:rsidR="00E678FE" w:rsidRDefault="00E678FE" w:rsidP="00E678FE">
      <w:pPr>
        <w:pStyle w:val="ListParagraph"/>
        <w:tabs>
          <w:tab w:val="left" w:pos="1659"/>
        </w:tabs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07CFD1D4" wp14:editId="2BE2089A">
                <wp:simplePos x="0" y="0"/>
                <wp:positionH relativeFrom="column">
                  <wp:posOffset>551180</wp:posOffset>
                </wp:positionH>
                <wp:positionV relativeFrom="paragraph">
                  <wp:posOffset>235585</wp:posOffset>
                </wp:positionV>
                <wp:extent cx="241935" cy="196215"/>
                <wp:effectExtent l="0" t="0" r="24765" b="13335"/>
                <wp:wrapNone/>
                <wp:docPr id="22" name="Rectangle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1935" cy="19621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clip" horzOverflow="clip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8CF76F6" id="Rectangle 22" o:spid="_x0000_s1026" style="position:absolute;margin-left:43.4pt;margin-top:18.55pt;width:19.05pt;height:15.45pt;z-index:251691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" fillcolor="white [3201]" strokecolor="black [3200]" strokeweight=".25pt"/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>Pelajar/Mahasiswa</w:t>
      </w:r>
    </w:p>
    <w:p w14:paraId="4AA24CFC" w14:textId="6D1A7632" w:rsidR="00E678FE" w:rsidRDefault="00E678FE" w:rsidP="00E678FE">
      <w:pPr>
        <w:pStyle w:val="ListParagraph"/>
        <w:tabs>
          <w:tab w:val="left" w:pos="1659"/>
        </w:tabs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4AB16BDC" wp14:editId="12FC1E13">
                <wp:simplePos x="0" y="0"/>
                <wp:positionH relativeFrom="column">
                  <wp:posOffset>551815</wp:posOffset>
                </wp:positionH>
                <wp:positionV relativeFrom="paragraph">
                  <wp:posOffset>238760</wp:posOffset>
                </wp:positionV>
                <wp:extent cx="241935" cy="196215"/>
                <wp:effectExtent l="0" t="0" r="24765" b="13335"/>
                <wp:wrapNone/>
                <wp:docPr id="21" name="Rectangle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1935" cy="19621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clip" horzOverflow="clip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5919D1A" id="Rectangle 21" o:spid="_x0000_s1026" style="position:absolute;margin-left:43.45pt;margin-top:18.8pt;width:19.05pt;height:15.45pt;z-index:251692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" fillcolor="white [3201]" strokecolor="black [3200]" strokeweight=".25pt"/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>PNS/BUMN</w:t>
      </w:r>
    </w:p>
    <w:p w14:paraId="4F70491F" w14:textId="5E50479B" w:rsidR="00E678FE" w:rsidRDefault="00E678FE" w:rsidP="00E678FE">
      <w:pPr>
        <w:pStyle w:val="ListParagraph"/>
        <w:tabs>
          <w:tab w:val="left" w:pos="1659"/>
        </w:tabs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1383B975" wp14:editId="4FB498A1">
                <wp:simplePos x="0" y="0"/>
                <wp:positionH relativeFrom="column">
                  <wp:posOffset>553085</wp:posOffset>
                </wp:positionH>
                <wp:positionV relativeFrom="paragraph">
                  <wp:posOffset>231140</wp:posOffset>
                </wp:positionV>
                <wp:extent cx="241935" cy="196215"/>
                <wp:effectExtent l="0" t="0" r="24765" b="13335"/>
                <wp:wrapNone/>
                <wp:docPr id="20" name="Rectangle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1935" cy="19621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clip" horzOverflow="clip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0DE6504" id="Rectangle 20" o:spid="_x0000_s1026" style="position:absolute;margin-left:43.55pt;margin-top:18.2pt;width:19.05pt;height:15.45pt;z-index:251693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" fillcolor="white [3201]" strokecolor="black [3200]" strokeweight=".25pt"/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>Wiraswasta</w:t>
      </w:r>
    </w:p>
    <w:p w14:paraId="21B2017B" w14:textId="1C09FE6E" w:rsidR="00E678FE" w:rsidRDefault="00E678FE" w:rsidP="00E678FE">
      <w:pPr>
        <w:pStyle w:val="ListParagraph"/>
        <w:tabs>
          <w:tab w:val="left" w:pos="1659"/>
        </w:tabs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3F6E6B83" wp14:editId="53F5E975">
                <wp:simplePos x="0" y="0"/>
                <wp:positionH relativeFrom="column">
                  <wp:posOffset>553720</wp:posOffset>
                </wp:positionH>
                <wp:positionV relativeFrom="paragraph">
                  <wp:posOffset>223520</wp:posOffset>
                </wp:positionV>
                <wp:extent cx="241935" cy="196215"/>
                <wp:effectExtent l="0" t="0" r="24765" b="13335"/>
                <wp:wrapNone/>
                <wp:docPr id="19" name="Rectangle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1935" cy="196215"/>
                        </a:xfrm>
                        <a:prstGeom prst="rect">
                          <a:avLst/>
                        </a:prstGeom>
                        <a:ln w="3175"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clip" horzOverflow="clip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5A272BB" id="Rectangle 19" o:spid="_x0000_s1026" style="position:absolute;margin-left:43.6pt;margin-top:17.6pt;width:19.05pt;height:15.45pt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" fillcolor="white [3201]" strokecolor="black [3200]" strokeweight=".25pt"/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>Pegawai swasta</w:t>
      </w:r>
    </w:p>
    <w:p w14:paraId="44EF8FA5" w14:textId="77777777" w:rsidR="00E678FE" w:rsidRDefault="00E678FE" w:rsidP="00E678FE">
      <w:pPr>
        <w:pStyle w:val="ListParagraph"/>
        <w:tabs>
          <w:tab w:val="left" w:pos="1659"/>
        </w:tabs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innya</w:t>
      </w:r>
    </w:p>
    <w:p w14:paraId="35667D1E" w14:textId="0D214940" w:rsidR="00E678FE" w:rsidRDefault="00E678FE" w:rsidP="00E678FE">
      <w:pPr>
        <w:tabs>
          <w:tab w:val="left" w:pos="1659"/>
        </w:tabs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r>
        <w:rPr>
          <w:rFonts w:ascii="Times New Roman" w:hAnsi="Times New Roman" w:cs="Times New Roman"/>
          <w:b/>
          <w:sz w:val="24"/>
          <w:szCs w:val="24"/>
        </w:rPr>
        <w:lastRenderedPageBreak/>
        <w:t>VARIBEL MINAT BELI</w:t>
      </w:r>
      <w:r w:rsidR="009A39AF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(Y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46"/>
        <w:gridCol w:w="4348"/>
        <w:gridCol w:w="630"/>
        <w:gridCol w:w="555"/>
        <w:gridCol w:w="537"/>
        <w:gridCol w:w="608"/>
        <w:gridCol w:w="604"/>
      </w:tblGrid>
      <w:tr w:rsidR="00E678FE" w14:paraId="51F687C9" w14:textId="77777777" w:rsidTr="00E678FE">
        <w:trPr>
          <w:trHeight w:val="301"/>
        </w:trPr>
        <w:tc>
          <w:tcPr>
            <w:tcW w:w="67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DAA903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477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92AC02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nyataan/ Pertanyaan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DDB359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S</w:t>
            </w: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364962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A9E53C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CBDDDB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0AD0BB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</w:tr>
      <w:tr w:rsidR="00E678FE" w14:paraId="2DEED043" w14:textId="77777777" w:rsidTr="00E678FE">
        <w:trPr>
          <w:trHeight w:val="301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C41730" w14:textId="77777777" w:rsidR="00E678FE" w:rsidRDefault="00E678FE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BA7F3A" w14:textId="77777777" w:rsidR="00E678FE" w:rsidRDefault="00E678FE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AFB865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42034A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84E675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89CF4C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0E28AAD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E678FE" w14:paraId="378324F0" w14:textId="77777777" w:rsidTr="00E678FE">
        <w:trPr>
          <w:trHeight w:val="301"/>
        </w:trPr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B863C5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15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5D856B4" w14:textId="77777777" w:rsidR="00E678FE" w:rsidRDefault="00E678FE">
            <w:pPr>
              <w:tabs>
                <w:tab w:val="left" w:pos="1659"/>
              </w:tabs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Membeli Produk Hasil Perusahaan</w:t>
            </w:r>
          </w:p>
        </w:tc>
      </w:tr>
      <w:tr w:rsidR="00E678FE" w14:paraId="1E964EBB" w14:textId="77777777" w:rsidTr="00E678FE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2CD418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47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D16C70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melakukan pembelian produk di central </w:t>
            </w:r>
            <w:r w:rsidRPr="0039625C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fashio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tore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3A0F15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615EFC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85D8E5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DE7985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E8C33A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678FE" w14:paraId="74C89C02" w14:textId="77777777" w:rsidTr="00E678FE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571A6D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47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9D8DCE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lebih memilih produk dari central </w:t>
            </w:r>
            <w:r w:rsidRPr="0039625C">
              <w:rPr>
                <w:rFonts w:ascii="Times New Roman" w:hAnsi="Times New Roman" w:cs="Times New Roman"/>
                <w:i/>
                <w:sz w:val="24"/>
                <w:szCs w:val="24"/>
              </w:rPr>
              <w:t>fash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tore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55F93E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479E76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96CDA9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5CC076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504734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678FE" w14:paraId="0A3F5DBE" w14:textId="77777777" w:rsidTr="00E678FE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15FE53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15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CA8AE6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Merekomendasikan Produk Ke Orang Lain</w:t>
            </w:r>
          </w:p>
        </w:tc>
      </w:tr>
      <w:tr w:rsidR="00E678FE" w14:paraId="418D235F" w14:textId="77777777" w:rsidTr="00E678FE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FC00BD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47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B52DC6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merekomendasikan produk central </w:t>
            </w:r>
            <w:r w:rsidRPr="0039625C">
              <w:rPr>
                <w:rFonts w:ascii="Times New Roman" w:hAnsi="Times New Roman" w:cs="Times New Roman"/>
                <w:i/>
                <w:sz w:val="24"/>
                <w:szCs w:val="24"/>
              </w:rPr>
              <w:t>fash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e orang lain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A9D9F9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1C0584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0C6D8C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D37079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8E98E9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678FE" w14:paraId="4C300F7B" w14:textId="77777777" w:rsidTr="00E678FE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92CF99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47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33037D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mengetahui central </w:t>
            </w:r>
            <w:r w:rsidRPr="0039625C">
              <w:rPr>
                <w:rFonts w:ascii="Times New Roman" w:hAnsi="Times New Roman" w:cs="Times New Roman"/>
                <w:i/>
                <w:sz w:val="24"/>
                <w:szCs w:val="24"/>
              </w:rPr>
              <w:t>fash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tore karena rekomendasi orang lain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19A342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98F471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E6683E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3A0085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32BAAC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678FE" w14:paraId="5EACD94E" w14:textId="77777777" w:rsidTr="00E678FE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CEC7F6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15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DA16E4" w14:textId="77777777" w:rsidR="00E678FE" w:rsidRDefault="00E678FE">
            <w:pPr>
              <w:spacing w:line="360" w:lineRule="auto"/>
              <w:ind w:left="-530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ab/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Mencari Informasi Produk</w:t>
            </w:r>
          </w:p>
        </w:tc>
      </w:tr>
      <w:tr w:rsidR="00E678FE" w14:paraId="7ECFF3A8" w14:textId="77777777" w:rsidTr="00E678FE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19732F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47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64907D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terlebih dahulu mencari tahu informasi tentang produk yang tersedia di central</w:t>
            </w:r>
            <w:r w:rsidRPr="0039625C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fash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tore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07F103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B5E59D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36BD09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FEC5A1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F096A4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678FE" w14:paraId="628DD8A0" w14:textId="77777777" w:rsidTr="00E678FE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C36B52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47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F8E2DD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ebelum membeli produk central </w:t>
            </w:r>
            <w:r w:rsidRPr="0039625C">
              <w:rPr>
                <w:rFonts w:ascii="Times New Roman" w:hAnsi="Times New Roman" w:cs="Times New Roman"/>
                <w:i/>
                <w:sz w:val="24"/>
                <w:szCs w:val="24"/>
              </w:rPr>
              <w:t>fash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tore saya terlebih dahulu mencaritahu tentang produk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23E2FF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C818A4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663AC6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E986AF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E0CFBB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76BC6BF5" w14:textId="77777777" w:rsidR="00E678FE" w:rsidRDefault="00E678FE" w:rsidP="00E678FE">
      <w:pPr>
        <w:tabs>
          <w:tab w:val="left" w:pos="1659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5867D2E" w14:textId="77777777" w:rsidR="00E678FE" w:rsidRDefault="00E678FE" w:rsidP="00E678FE">
      <w:pPr>
        <w:tabs>
          <w:tab w:val="left" w:pos="1659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37D2C33" w14:textId="77777777" w:rsidR="00E678FE" w:rsidRDefault="00E678FE" w:rsidP="00E678FE">
      <w:pPr>
        <w:tabs>
          <w:tab w:val="left" w:pos="1659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41555E0" w14:textId="77777777" w:rsidR="00E678FE" w:rsidRDefault="00E678FE" w:rsidP="00E678FE">
      <w:pPr>
        <w:tabs>
          <w:tab w:val="left" w:pos="1659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18C58CD" w14:textId="393219A6" w:rsidR="00E678FE" w:rsidRDefault="00E678FE" w:rsidP="00E678FE">
      <w:pPr>
        <w:tabs>
          <w:tab w:val="left" w:pos="1659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20EC9C0" w14:textId="1C5E996D" w:rsidR="00E678FE" w:rsidRDefault="00E678FE" w:rsidP="00E678FE">
      <w:pPr>
        <w:tabs>
          <w:tab w:val="left" w:pos="1659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430B9CB" w14:textId="0C54A0BA" w:rsidR="00E678FE" w:rsidRDefault="00E678FE" w:rsidP="00E678FE">
      <w:pPr>
        <w:tabs>
          <w:tab w:val="left" w:pos="1659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5A6BC57" w14:textId="77777777" w:rsidR="00E678FE" w:rsidRDefault="00E678FE" w:rsidP="00E678FE">
      <w:pPr>
        <w:tabs>
          <w:tab w:val="left" w:pos="1659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0379600" w14:textId="4A969F1B" w:rsidR="00E678FE" w:rsidRDefault="0039625C" w:rsidP="00E678FE">
      <w:pPr>
        <w:tabs>
          <w:tab w:val="left" w:pos="1659"/>
        </w:tabs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VARIABEL KUALITAS PELAYANAN (</w:t>
      </w:r>
      <w:r w:rsidR="00E678FE">
        <w:rPr>
          <w:rFonts w:ascii="Times New Roman" w:hAnsi="Times New Roman" w:cs="Times New Roman"/>
          <w:b/>
          <w:sz w:val="24"/>
          <w:szCs w:val="24"/>
        </w:rPr>
        <w:t>X1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51"/>
        <w:gridCol w:w="4307"/>
        <w:gridCol w:w="630"/>
        <w:gridCol w:w="557"/>
        <w:gridCol w:w="540"/>
        <w:gridCol w:w="635"/>
        <w:gridCol w:w="608"/>
      </w:tblGrid>
      <w:tr w:rsidR="00E678FE" w14:paraId="0727F620" w14:textId="77777777" w:rsidTr="00E678FE">
        <w:trPr>
          <w:trHeight w:val="301"/>
        </w:trPr>
        <w:tc>
          <w:tcPr>
            <w:tcW w:w="67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F825CA2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477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289C81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nyataan/ Pertanyaan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08B8AF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S</w:t>
            </w: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A1F7C7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AB5DD7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3BE50F" w14:textId="77777777" w:rsidR="00E678FE" w:rsidRDefault="00E678FE">
            <w:pPr>
              <w:tabs>
                <w:tab w:val="center" w:pos="220"/>
                <w:tab w:val="left" w:pos="1659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ab/>
              <w:t>S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CF5621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</w:tr>
      <w:tr w:rsidR="00E678FE" w14:paraId="45C7BE00" w14:textId="77777777" w:rsidTr="00E678FE">
        <w:trPr>
          <w:trHeight w:val="301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19DDB4" w14:textId="77777777" w:rsidR="00E678FE" w:rsidRDefault="00E678FE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5AFF15" w14:textId="77777777" w:rsidR="00E678FE" w:rsidRDefault="00E678FE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F8A769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3B5EBB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AE01E1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8AD553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26C106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E678FE" w14:paraId="6975C0C0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D0D008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14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C98810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Fasilitas Fisik</w:t>
            </w:r>
          </w:p>
        </w:tc>
      </w:tr>
      <w:tr w:rsidR="00E678FE" w14:paraId="6A1DD2B9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5707804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47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6B90B5E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entral </w:t>
            </w:r>
            <w:r w:rsidRPr="0039625C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fashio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tore memiliki fasilitas yang lengkap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F5EDCA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B033A7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BA5C44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728B4C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56C059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678FE" w14:paraId="5A33298C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29EC7C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47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620C65" w14:textId="57A4B1B3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tertarik berbelanja di central</w:t>
            </w:r>
            <w:r w:rsidRPr="0039625C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fashion</w:t>
            </w:r>
            <w:r w:rsidR="0039625C">
              <w:rPr>
                <w:rFonts w:ascii="Times New Roman" w:hAnsi="Times New Roman" w:cs="Times New Roman"/>
                <w:sz w:val="24"/>
                <w:szCs w:val="24"/>
              </w:rPr>
              <w:t xml:space="preserve"> karena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asilitas yang tersedia lengkap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822CC6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FC769A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5EE782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E43FD7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71FE3D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678FE" w14:paraId="2612F807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CDD352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14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30ED79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Keramahan Karyawan</w:t>
            </w:r>
          </w:p>
        </w:tc>
      </w:tr>
      <w:tr w:rsidR="00E678FE" w14:paraId="5D2D2639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C1D971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47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BFA707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aryawan ramah dalam melayani konsumen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77B5B9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834F8E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8FA9CA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7194DC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6873BE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678FE" w14:paraId="1090746D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204F9F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47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9B4459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berbelanja dicentral </w:t>
            </w:r>
            <w:r w:rsidRPr="0039625C">
              <w:rPr>
                <w:rFonts w:ascii="Times New Roman" w:hAnsi="Times New Roman" w:cs="Times New Roman"/>
                <w:i/>
                <w:sz w:val="24"/>
                <w:szCs w:val="24"/>
              </w:rPr>
              <w:t>fash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arena keramahan karyawan 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9A1660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592714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3D320A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B56234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85440D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678FE" w14:paraId="2DD57D91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CF3AF0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14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14CBA5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Pengetahuan Karyawan Tentang Produk</w:t>
            </w:r>
          </w:p>
        </w:tc>
      </w:tr>
      <w:tr w:rsidR="00E678FE" w14:paraId="4355D9CB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3EEAA1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47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BC2336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aryawan mengetahui semua informasi tentang produk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9FD138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2A1BE6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7D1620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C6C614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A9E227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678FE" w14:paraId="5898EC7C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91229A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47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E95054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tertarik berbelanja di central</w:t>
            </w:r>
            <w:r w:rsidRPr="0039625C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fash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tore karena pemahaman karyawa tentang produk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BB6CF3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4F763B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7761A4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E9B0DD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32D16C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7DB524A0" w14:textId="77777777" w:rsidR="00E678FE" w:rsidRDefault="00E678FE" w:rsidP="00E678FE">
      <w:pPr>
        <w:tabs>
          <w:tab w:val="left" w:pos="1659"/>
        </w:tabs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94B12E6" w14:textId="77777777" w:rsidR="00E678FE" w:rsidRDefault="00E678FE" w:rsidP="00E678FE">
      <w:pPr>
        <w:tabs>
          <w:tab w:val="left" w:pos="1659"/>
        </w:tabs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020D64D" w14:textId="77777777" w:rsidR="00E678FE" w:rsidRDefault="00E678FE" w:rsidP="00E678FE">
      <w:pPr>
        <w:tabs>
          <w:tab w:val="left" w:pos="1659"/>
        </w:tabs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VARIABEL </w:t>
      </w:r>
      <w:r w:rsidRPr="0039625C">
        <w:rPr>
          <w:rFonts w:ascii="Times New Roman" w:hAnsi="Times New Roman" w:cs="Times New Roman"/>
          <w:b/>
          <w:i/>
          <w:sz w:val="24"/>
          <w:szCs w:val="24"/>
        </w:rPr>
        <w:t>WORD OF MOUTH</w:t>
      </w:r>
      <w:r>
        <w:rPr>
          <w:rFonts w:ascii="Times New Roman" w:hAnsi="Times New Roman" w:cs="Times New Roman"/>
          <w:b/>
          <w:sz w:val="24"/>
          <w:szCs w:val="24"/>
        </w:rPr>
        <w:t xml:space="preserve"> (X2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52"/>
        <w:gridCol w:w="4327"/>
        <w:gridCol w:w="630"/>
        <w:gridCol w:w="557"/>
        <w:gridCol w:w="540"/>
        <w:gridCol w:w="614"/>
        <w:gridCol w:w="608"/>
      </w:tblGrid>
      <w:tr w:rsidR="00E678FE" w14:paraId="078E3CE6" w14:textId="77777777" w:rsidTr="00E678FE">
        <w:trPr>
          <w:trHeight w:val="301"/>
        </w:trPr>
        <w:tc>
          <w:tcPr>
            <w:tcW w:w="67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CA0C28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477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413F9C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nyataan/ Pertanyaan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321EC8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S</w:t>
            </w: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D3DA11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56177F2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435A79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F2D2D0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</w:tr>
      <w:tr w:rsidR="00E678FE" w14:paraId="52CCB3B6" w14:textId="77777777" w:rsidTr="00E678FE">
        <w:trPr>
          <w:trHeight w:val="301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C2F408" w14:textId="77777777" w:rsidR="00E678FE" w:rsidRDefault="00E678FE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18C4C1" w14:textId="77777777" w:rsidR="00E678FE" w:rsidRDefault="00E678FE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40DEAE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AB8662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4F613F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52B3A3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C23088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E678FE" w14:paraId="679232BE" w14:textId="77777777" w:rsidTr="00E678FE">
        <w:trPr>
          <w:trHeight w:val="301"/>
        </w:trPr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1732F3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14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0A41FC" w14:textId="77777777" w:rsidR="00E678FE" w:rsidRDefault="00E678FE">
            <w:pPr>
              <w:tabs>
                <w:tab w:val="left" w:pos="1659"/>
              </w:tabs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Menyebarkan Informasi Produk</w:t>
            </w:r>
          </w:p>
        </w:tc>
      </w:tr>
      <w:tr w:rsidR="00E678FE" w14:paraId="4F12B837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B186D3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47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8E4AC2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dengan sendirinya berbagi informasi tentang central</w:t>
            </w:r>
            <w:r w:rsidRPr="0039625C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fash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e orang lain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D6C2EE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00DEC2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6E7818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01EC5C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D575BE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678FE" w14:paraId="58923F16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31E6AE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47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6B6CBD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akan menceritakan tentang central </w:t>
            </w:r>
            <w:r w:rsidRPr="0039625C">
              <w:rPr>
                <w:rFonts w:ascii="Times New Roman" w:hAnsi="Times New Roman" w:cs="Times New Roman"/>
                <w:i/>
                <w:sz w:val="24"/>
                <w:szCs w:val="24"/>
              </w:rPr>
              <w:t>fash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e orang lain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376C18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3AC1F7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2FF421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B54FD4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C480E9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678FE" w14:paraId="2B46E380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8B2407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14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F2161B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Kejujuran Perusahaan</w:t>
            </w:r>
          </w:p>
        </w:tc>
      </w:tr>
      <w:tr w:rsidR="00E678FE" w14:paraId="06FC846F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92693C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47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DC046D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tertarik dengan central </w:t>
            </w:r>
            <w:r w:rsidRPr="0039625C">
              <w:rPr>
                <w:rFonts w:ascii="Times New Roman" w:hAnsi="Times New Roman" w:cs="Times New Roman"/>
                <w:i/>
                <w:sz w:val="24"/>
                <w:szCs w:val="24"/>
              </w:rPr>
              <w:t>fash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arena kejujuran tentang produk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A2BD6F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4A447C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3217F2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CD8305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282412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678FE" w14:paraId="7B9BB24C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0714B27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47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5CCCD1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usahaan jujur ke konsumen tentang produk yang tersedia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2A49DD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607841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F22EB5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F6881B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D0500C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678FE" w14:paraId="4B1E17CB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141AED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14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59BFC0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Berbagi Informasi Ke Temen dan Keluarga</w:t>
            </w:r>
          </w:p>
        </w:tc>
      </w:tr>
      <w:tr w:rsidR="00E678FE" w14:paraId="1C4AD62D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83A7ED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47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CE1F7E" w14:textId="6FF0B8B2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lebih tertarik berbagi informasi tentang central </w:t>
            </w:r>
            <w:r w:rsidRPr="0039625C">
              <w:rPr>
                <w:rFonts w:ascii="Times New Roman" w:hAnsi="Times New Roman" w:cs="Times New Roman"/>
                <w:i/>
                <w:sz w:val="24"/>
                <w:szCs w:val="24"/>
              </w:rPr>
              <w:t>fashion</w:t>
            </w:r>
            <w:r w:rsidR="0039625C">
              <w:rPr>
                <w:rFonts w:ascii="Times New Roman" w:hAnsi="Times New Roman" w:cs="Times New Roman"/>
                <w:sz w:val="24"/>
                <w:szCs w:val="24"/>
              </w:rPr>
              <w:t xml:space="preserve"> ke tem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n dan keluarga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9AE9EF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0D4267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B93553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3F64B5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072608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678FE" w14:paraId="4797741E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074AF2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47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D31481" w14:textId="52C243D2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akan berbagi informasi central </w:t>
            </w:r>
            <w:r w:rsidRPr="0039625C">
              <w:rPr>
                <w:rFonts w:ascii="Times New Roman" w:hAnsi="Times New Roman" w:cs="Times New Roman"/>
                <w:i/>
                <w:sz w:val="24"/>
                <w:szCs w:val="24"/>
              </w:rPr>
              <w:t>fashion</w:t>
            </w:r>
            <w:r w:rsidR="0039625C">
              <w:rPr>
                <w:rFonts w:ascii="Times New Roman" w:hAnsi="Times New Roman" w:cs="Times New Roman"/>
                <w:sz w:val="24"/>
                <w:szCs w:val="24"/>
              </w:rPr>
              <w:t xml:space="preserve"> ke tem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n 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C69CF6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806C32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C3AA67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6D355E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A52C0A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184E7FBD" w14:textId="77777777" w:rsidR="00E678FE" w:rsidRDefault="00E678FE" w:rsidP="00E678FE">
      <w:pPr>
        <w:tabs>
          <w:tab w:val="left" w:pos="1659"/>
        </w:tabs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6872B29" w14:textId="77777777" w:rsidR="00E678FE" w:rsidRDefault="00E678FE" w:rsidP="00E678FE">
      <w:pPr>
        <w:tabs>
          <w:tab w:val="left" w:pos="1659"/>
        </w:tabs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5A8F91E5" w14:textId="3BFE8F1B" w:rsidR="00E678FE" w:rsidRDefault="0039625C" w:rsidP="00E678FE">
      <w:pPr>
        <w:tabs>
          <w:tab w:val="left" w:pos="1659"/>
        </w:tabs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VARIABEL SUASANA TOKO (</w:t>
      </w:r>
      <w:r w:rsidR="00E678FE">
        <w:rPr>
          <w:rFonts w:ascii="Times New Roman" w:hAnsi="Times New Roman" w:cs="Times New Roman"/>
          <w:b/>
          <w:sz w:val="24"/>
          <w:szCs w:val="24"/>
        </w:rPr>
        <w:t>X3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44"/>
        <w:gridCol w:w="4360"/>
        <w:gridCol w:w="630"/>
        <w:gridCol w:w="554"/>
        <w:gridCol w:w="534"/>
        <w:gridCol w:w="603"/>
        <w:gridCol w:w="603"/>
      </w:tblGrid>
      <w:tr w:rsidR="00E678FE" w14:paraId="207CA38D" w14:textId="77777777" w:rsidTr="00E678FE">
        <w:trPr>
          <w:trHeight w:val="301"/>
        </w:trPr>
        <w:tc>
          <w:tcPr>
            <w:tcW w:w="67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DCDB67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477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D9D6C2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ernyataan/Pertanyaan 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10B03D" w14:textId="77777777" w:rsidR="00E678FE" w:rsidRDefault="00E678FE">
            <w:pPr>
              <w:tabs>
                <w:tab w:val="center" w:pos="207"/>
                <w:tab w:val="left" w:pos="1659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ab/>
              <w:t>STS</w:t>
            </w: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45CCE1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D1C0D5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DF9732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B8680D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</w:tr>
      <w:tr w:rsidR="00E678FE" w14:paraId="18613A8E" w14:textId="77777777" w:rsidTr="00E678FE">
        <w:trPr>
          <w:trHeight w:val="301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9B101E" w14:textId="77777777" w:rsidR="00E678FE" w:rsidRDefault="00E678FE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C63C12" w14:textId="77777777" w:rsidR="00E678FE" w:rsidRDefault="00E678FE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2FB4AF8" w14:textId="77777777" w:rsidR="00E678FE" w:rsidRDefault="00E678FE">
            <w:pPr>
              <w:tabs>
                <w:tab w:val="center" w:pos="207"/>
                <w:tab w:val="left" w:pos="1659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77CA0F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8F839C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B8A934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3FE5D6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E678FE" w14:paraId="4EB9ED82" w14:textId="77777777" w:rsidTr="00E678FE">
        <w:trPr>
          <w:trHeight w:val="301"/>
        </w:trPr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101E25" w14:textId="77777777" w:rsidR="00E678FE" w:rsidRDefault="00E678FE">
            <w:pPr>
              <w:tabs>
                <w:tab w:val="left" w:pos="1659"/>
              </w:tabs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14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615300" w14:textId="77777777" w:rsidR="00E678FE" w:rsidRDefault="00E678FE">
            <w:pPr>
              <w:tabs>
                <w:tab w:val="left" w:pos="1659"/>
              </w:tabs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Mudah Menemukan Barang</w:t>
            </w:r>
          </w:p>
        </w:tc>
      </w:tr>
      <w:tr w:rsidR="00E678FE" w14:paraId="27DA1BCD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D96B25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47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F038E5" w14:textId="2FC4D02F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berbelanja di</w:t>
            </w:r>
            <w:r w:rsidR="0039625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entral</w:t>
            </w:r>
            <w:r w:rsidRPr="0039625C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fash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tore karena mudah menemukan barang yang dibutuhkan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C3637D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CC7206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3F3231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752565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2851E1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678FE" w14:paraId="2E978174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6952FF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47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A2046F" w14:textId="6DA28BAE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entral</w:t>
            </w:r>
            <w:r w:rsidR="009A39A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9625C">
              <w:rPr>
                <w:rFonts w:ascii="Times New Roman" w:hAnsi="Times New Roman" w:cs="Times New Roman"/>
                <w:i/>
                <w:sz w:val="24"/>
                <w:szCs w:val="24"/>
              </w:rPr>
              <w:t>fash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memudahkan konsumen dalam mencari produk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9103A5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45AB4D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C9AB6D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C23136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E6E2CC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678FE" w14:paraId="252EE52F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4E14B6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14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7D4E3B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Pencahayaan Ruangan</w:t>
            </w:r>
          </w:p>
        </w:tc>
      </w:tr>
      <w:tr w:rsidR="00E678FE" w14:paraId="32FAF970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1AF4F3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47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33BC96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entral</w:t>
            </w:r>
            <w:r w:rsidRPr="0039625C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fash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memiliki pencahayaan ruangan yang baik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D683B6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879FF4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102E61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D017CE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2E0822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678FE" w14:paraId="25E65E2D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40058B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47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2186C0" w14:textId="2C73640E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suka berbelanja di</w:t>
            </w:r>
            <w:r w:rsidR="0039625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entral </w:t>
            </w:r>
            <w:r w:rsidRPr="0039625C">
              <w:rPr>
                <w:rFonts w:ascii="Times New Roman" w:hAnsi="Times New Roman" w:cs="Times New Roman"/>
                <w:i/>
                <w:sz w:val="24"/>
                <w:szCs w:val="24"/>
              </w:rPr>
              <w:t>fash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arena memiliki pencahayaan yang baik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3B6B1C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88F8A5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B7CC39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229154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2E2FA4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678FE" w14:paraId="20F72907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B7B5A6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814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C057DA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Desain Yang Menarik</w:t>
            </w:r>
          </w:p>
        </w:tc>
      </w:tr>
      <w:tr w:rsidR="00E678FE" w14:paraId="43BCF3EB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EDBB6C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47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3BFBD1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entral </w:t>
            </w:r>
            <w:r w:rsidRPr="0039625C">
              <w:rPr>
                <w:rFonts w:ascii="Times New Roman" w:hAnsi="Times New Roman" w:cs="Times New Roman"/>
                <w:i/>
                <w:sz w:val="24"/>
                <w:szCs w:val="24"/>
              </w:rPr>
              <w:t>fash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memiliki desain yang menarik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387C1B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FE0953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B8962F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666B9B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3AEDAD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678FE" w14:paraId="2ABA4F87" w14:textId="77777777" w:rsidTr="00E678FE">
        <w:tc>
          <w:tcPr>
            <w:tcW w:w="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E651B1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47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D8CC8B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nyaman berbelanja di central </w:t>
            </w:r>
            <w:r w:rsidRPr="0039625C">
              <w:rPr>
                <w:rFonts w:ascii="Times New Roman" w:hAnsi="Times New Roman" w:cs="Times New Roman"/>
                <w:i/>
                <w:sz w:val="24"/>
                <w:szCs w:val="24"/>
              </w:rPr>
              <w:t>fash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arena desain nya yang menarik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2BB0C9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29E304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F6DBAE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568A24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FE3814" w14:textId="77777777" w:rsidR="00E678FE" w:rsidRDefault="00E678FE">
            <w:pPr>
              <w:tabs>
                <w:tab w:val="left" w:pos="1659"/>
              </w:tabs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00F7AD5B" w14:textId="77777777" w:rsidR="00E678FE" w:rsidRPr="00E678FE" w:rsidRDefault="00E678FE" w:rsidP="00E678FE"/>
    <w:p w14:paraId="0A2AF3FB" w14:textId="77777777" w:rsidR="00E678FE" w:rsidRDefault="00E678FE" w:rsidP="007831DA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 w:type="page"/>
      </w:r>
    </w:p>
    <w:p w14:paraId="5888A826" w14:textId="15F9EA2B" w:rsidR="007831DA" w:rsidRPr="00E678FE" w:rsidRDefault="007831DA" w:rsidP="007831DA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2" w:name="_Toc150772013"/>
      <w:bookmarkStart w:id="3" w:name="_Toc151810780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2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Tabulasi Data Non Responden Minat Beli</w:t>
      </w:r>
      <w:bookmarkEnd w:id="2"/>
      <w:bookmarkEnd w:id="3"/>
    </w:p>
    <w:tbl>
      <w:tblPr>
        <w:tblW w:w="832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40"/>
        <w:gridCol w:w="973"/>
        <w:gridCol w:w="973"/>
        <w:gridCol w:w="973"/>
        <w:gridCol w:w="973"/>
        <w:gridCol w:w="973"/>
        <w:gridCol w:w="973"/>
        <w:gridCol w:w="1443"/>
      </w:tblGrid>
      <w:tr w:rsidR="002F573A" w:rsidRPr="002F573A" w14:paraId="66277D3E" w14:textId="77777777" w:rsidTr="002F573A">
        <w:trPr>
          <w:trHeight w:val="310"/>
        </w:trPr>
        <w:tc>
          <w:tcPr>
            <w:tcW w:w="104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2BD2C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Kode </w:t>
            </w:r>
          </w:p>
        </w:tc>
        <w:tc>
          <w:tcPr>
            <w:tcW w:w="7280" w:type="dxa"/>
            <w:gridSpan w:val="7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426B9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MINAT BELI</w:t>
            </w:r>
          </w:p>
        </w:tc>
      </w:tr>
      <w:tr w:rsidR="002F573A" w:rsidRPr="002F573A" w14:paraId="5A0D19B7" w14:textId="77777777" w:rsidTr="002F573A">
        <w:trPr>
          <w:trHeight w:val="310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3FC9323" w14:textId="77777777" w:rsidR="002F573A" w:rsidRPr="002F573A" w:rsidRDefault="002F573A">
            <w:pP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A5507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Y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0E0D7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Y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27C60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Y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E4EA1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Y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F61FC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Y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2D9C1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Y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CACC5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JML</w:t>
            </w:r>
          </w:p>
        </w:tc>
      </w:tr>
      <w:tr w:rsidR="002F573A" w:rsidRPr="002F573A" w14:paraId="659106B1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A0569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27129B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01BB24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755794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AD9A36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01F477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0C53F9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FE29A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2F573A" w:rsidRPr="002F573A" w14:paraId="29DC16E9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BAAD6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9A76D3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CD378D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D8C6DB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51A6F7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7EF852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092A2D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A3AAC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2F573A" w:rsidRPr="002F573A" w14:paraId="41330A4F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67ACB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59D649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7EA309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41550D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68CA2E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214DA9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AD051E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AA16A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2F573A" w:rsidRPr="002F573A" w14:paraId="041F27CB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1F612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DED095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F4E5E8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24BFD6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E04451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A9AD85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7295D7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EB40B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2F573A" w:rsidRPr="002F573A" w14:paraId="710EDF39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4652C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E1EFA3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B3102B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7FEDD4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D3BE4D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38531C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D9296C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16DC5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2F573A" w:rsidRPr="002F573A" w14:paraId="66788FC9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9678C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A459DD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183885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3D19DD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15FB10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4D9578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6BCB6D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67DC3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2F573A" w:rsidRPr="002F573A" w14:paraId="759A165C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30EF7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5F2264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B7035D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08C0A3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D2DA06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02E37B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DDD494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31050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</w:tr>
      <w:tr w:rsidR="002F573A" w:rsidRPr="002F573A" w14:paraId="01CEE334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58B23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B8FBDB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A2FCA5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C2F19F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BC5CFF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485C69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0DDD58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F1517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2F573A" w:rsidRPr="002F573A" w14:paraId="045DF27D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EEF25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D4EE00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BB2521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8C4680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794902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F2A786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117256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5BF8A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2F573A" w:rsidRPr="002F573A" w14:paraId="67F1DFF7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2C54A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B86571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188F49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3D9CB1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B0FC7C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D2CDC8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2D35FD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7D1DE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2F573A" w:rsidRPr="002F573A" w14:paraId="12F15E28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2A030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C35738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F5EF37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E6CBCD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254180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4EB705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D02DC2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78376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2F573A" w:rsidRPr="002F573A" w14:paraId="26399DDE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B5D6C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FE9877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2C0232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5D0078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E7E04B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94A23E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210E3F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2C6C0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2F573A" w:rsidRPr="002F573A" w14:paraId="31189E01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6A062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7A91A1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31C5AC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793ED0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6B778D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D6025D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256EB8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1566E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2F573A" w:rsidRPr="002F573A" w14:paraId="1D57D90D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72652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9F6C5F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0D653C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F177DA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8FC3DC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598459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37115D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A2099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2F573A" w:rsidRPr="002F573A" w14:paraId="3BA3615E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2E9BB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18C413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26EBC2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2F702D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EF7479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53FED4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63DFAF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89202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2F573A" w:rsidRPr="002F573A" w14:paraId="762A2CFB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DB2DE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7C3608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319F34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B586FA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07ECAD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0F8A1A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31FECF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090C5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2F573A" w:rsidRPr="002F573A" w14:paraId="527FDAD7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0C83C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296F98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AAFA6D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560A21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CF685D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E35921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DF1A50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0121E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2F573A" w:rsidRPr="002F573A" w14:paraId="3AF99143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FB3E4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8FF669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ED2030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F8CFFE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50152B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4900EA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B4F93C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CA3FA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</w:tr>
      <w:tr w:rsidR="002F573A" w:rsidRPr="002F573A" w14:paraId="521403DE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4680C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C6DFB5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80E9EF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9B6517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821985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19C7F3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189DCE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6AAA4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2F573A" w:rsidRPr="002F573A" w14:paraId="41214379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E548F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2D2C75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0F6098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F963C3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7500B1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A83967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AEF99D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AAC3A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2F573A" w:rsidRPr="002F573A" w14:paraId="05FB2739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26565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CA47B4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2D9BE9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C2F31E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F58597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12B478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A2256E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82AB8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2F573A" w:rsidRPr="002F573A" w14:paraId="0AB0DDD6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1C6CA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803BCC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82DCBF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5B6AD8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1ECA0B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39DF37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3504F0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0B61B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2F573A" w:rsidRPr="002F573A" w14:paraId="2E3D2AB7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3B165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D3BE0C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2EBB0A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CA18AA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212E24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F3E2A3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4A4C9A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696B1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2F573A" w:rsidRPr="002F573A" w14:paraId="1047DD46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9C898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R-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548164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F4BDA9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1CB82F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D2E154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1B2FE7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098955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E6689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2F573A" w:rsidRPr="002F573A" w14:paraId="6DEE5E82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008D8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42A912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5CEB62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BEF241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6097C8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ABAA47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B0185E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A3BF4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2F573A" w:rsidRPr="002F573A" w14:paraId="2EBD2C78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AC9F4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666E89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AB433B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3EF086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9E0019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769A7F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11C4B1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B389E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2F573A" w:rsidRPr="002F573A" w14:paraId="4ECE97C3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5FC61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405486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F77A89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24BC26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52EA9A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FEE5E5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C654C3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AE9D2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2F573A" w:rsidRPr="002F573A" w14:paraId="4A2278EF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A0E41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5B0E70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45AE7C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43B60B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ABAC86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065325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B06A57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EC526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2F573A" w:rsidRPr="002F573A" w14:paraId="27A1CD09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864D2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4AB352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CE4F0B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BB354F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F8E926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151B4B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C4C07A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18AC9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2F573A" w:rsidRPr="002F573A" w14:paraId="12736144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43A43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00AD6D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09EC57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BC92DC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5ABFD1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7D69C0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4EC6C2" w14:textId="77777777" w:rsidR="002F573A" w:rsidRPr="002F573A" w:rsidRDefault="002F573A" w:rsidP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2C02C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</w:tbl>
    <w:p w14:paraId="7DDD5791" w14:textId="6F672094" w:rsidR="00E678FE" w:rsidRDefault="002F573A" w:rsidP="007831DA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r w:rsid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 w:type="page"/>
      </w:r>
    </w:p>
    <w:p w14:paraId="4DFB21B3" w14:textId="6704D08F" w:rsidR="007831DA" w:rsidRPr="00E678FE" w:rsidRDefault="007831DA" w:rsidP="007831DA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4" w:name="_Toc150772014"/>
      <w:bookmarkStart w:id="5" w:name="_Toc151810781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3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Tabulasi Data Non Responden Kualitas Pelayanan</w:t>
      </w:r>
      <w:bookmarkEnd w:id="4"/>
      <w:bookmarkEnd w:id="5"/>
    </w:p>
    <w:tbl>
      <w:tblPr>
        <w:tblW w:w="832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40"/>
        <w:gridCol w:w="1031"/>
        <w:gridCol w:w="1031"/>
        <w:gridCol w:w="1030"/>
        <w:gridCol w:w="1030"/>
        <w:gridCol w:w="1030"/>
        <w:gridCol w:w="1030"/>
        <w:gridCol w:w="1098"/>
      </w:tblGrid>
      <w:tr w:rsidR="002F573A" w:rsidRPr="002F573A" w14:paraId="1A5ACAF7" w14:textId="77777777" w:rsidTr="002F573A">
        <w:trPr>
          <w:trHeight w:val="310"/>
        </w:trPr>
        <w:tc>
          <w:tcPr>
            <w:tcW w:w="104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157B7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Kode </w:t>
            </w:r>
          </w:p>
        </w:tc>
        <w:tc>
          <w:tcPr>
            <w:tcW w:w="7280" w:type="dxa"/>
            <w:gridSpan w:val="7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2F299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KUALITAS PELAYANAN (X1)</w:t>
            </w:r>
          </w:p>
        </w:tc>
      </w:tr>
      <w:tr w:rsidR="002F573A" w:rsidRPr="002F573A" w14:paraId="04D83F56" w14:textId="77777777" w:rsidTr="002F573A">
        <w:trPr>
          <w:trHeight w:val="310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829220D" w14:textId="77777777" w:rsidR="002F573A" w:rsidRPr="002F573A" w:rsidRDefault="002F573A">
            <w:pP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00B05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0C08A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1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00B05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B5479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1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00B05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88199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1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00B05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497B8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1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00B05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140E0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1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00B05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6B37A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1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00B05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42C6F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JML</w:t>
            </w:r>
          </w:p>
        </w:tc>
      </w:tr>
      <w:tr w:rsidR="002F573A" w:rsidRPr="002F573A" w14:paraId="7AD2D5A6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0289E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713D9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544EE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62C7B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95416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FAD88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523B5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BA5EC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2F573A" w:rsidRPr="002F573A" w14:paraId="6733568B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5B4DF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CA148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817FA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0B7EB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080F4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3F4C3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5AEA7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E28C7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2F573A" w:rsidRPr="002F573A" w14:paraId="45430334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8BFDD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9712A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B364D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2F58B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6BB74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6210B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28A0C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AD2A7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2F573A" w:rsidRPr="002F573A" w14:paraId="53707DCF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DEB1E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5C378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CBD20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44F3B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459A0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32D86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A3F94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9EE2D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2F573A" w:rsidRPr="002F573A" w14:paraId="6A5F1EC8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97613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794DD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AC79F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D0B7E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2CD0D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54CED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8F651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27226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2F573A" w:rsidRPr="002F573A" w14:paraId="5D9E41A0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2CD14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66270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F3156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88C13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687E8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CA9F9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5A281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C012C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2F573A" w:rsidRPr="002F573A" w14:paraId="4A256C7E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487A5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89D53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C64E2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B091C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D5127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3298F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2393A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E51A0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</w:tr>
      <w:tr w:rsidR="002F573A" w:rsidRPr="002F573A" w14:paraId="08F4006C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BFFCB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4E8AE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3400B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0C077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86D5F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CB42F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D5D11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C2DF0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2F573A" w:rsidRPr="002F573A" w14:paraId="291FD259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C0DBA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B7CFF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B1D16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BC07A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7F8A5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EABCD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5B556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E82D5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2F573A" w:rsidRPr="002F573A" w14:paraId="65FB27A3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D56A3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58773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E1DAB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90434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718F0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88B4D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8D956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A8BA2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2F573A" w:rsidRPr="002F573A" w14:paraId="7A0E564E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2C898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A40C4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77E7B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01553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2ECA8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1BF1F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1E333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9EF44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2F573A" w:rsidRPr="002F573A" w14:paraId="6373C2E0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11DAC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02180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6065F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3468A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9FCA3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1DDAB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5BF7B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3C116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2F573A" w:rsidRPr="002F573A" w14:paraId="6BF65B71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08094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57E27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97158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223F1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DAA42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D752D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92D03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4A7EF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2F573A" w:rsidRPr="002F573A" w14:paraId="3100E954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1EEC5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5DD43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A24F0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BF1A9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6AB75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07705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6CE82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1335B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2F573A" w:rsidRPr="002F573A" w14:paraId="3CB4FD20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03FD4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195F3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67B96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412D4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734D9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75893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1E665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47E8A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2F573A" w:rsidRPr="002F573A" w14:paraId="5996D4E3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5F7FC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B5D64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E930B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FF942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E49A8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09038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D8839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3D313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</w:tr>
      <w:tr w:rsidR="002F573A" w:rsidRPr="002F573A" w14:paraId="6B9CE281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71FF9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67897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108D5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0C166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C463A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2FEFA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08FE4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0EECB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2F573A" w:rsidRPr="002F573A" w14:paraId="1DCC0F4C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AA528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2C824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8E75B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46055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47554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9FAF5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16133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ECF04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</w:tr>
      <w:tr w:rsidR="002F573A" w:rsidRPr="002F573A" w14:paraId="12D686B8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738F2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48B6D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9C56B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B76BD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B019C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D8B91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414EC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77A3E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2F573A" w:rsidRPr="002F573A" w14:paraId="49BF0F0E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FAF91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33B73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07644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9E1E2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F89B4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6916E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A18E2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D6C13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2F573A" w:rsidRPr="002F573A" w14:paraId="200198D8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B16F2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01A25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BD39B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5C337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2E499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CA3A5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2DDC1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609A0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2F573A" w:rsidRPr="002F573A" w14:paraId="0580E9BE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5166F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E7088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3F59A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5EDBA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1E08F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4A971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9413E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CC024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2F573A" w:rsidRPr="002F573A" w14:paraId="221544D5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93C01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3E0B2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3F93B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13A40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89AA9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62463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2C59E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8226B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2F573A" w:rsidRPr="002F573A" w14:paraId="5E50FCC8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FE51E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R-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980EE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80E93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80DF3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0120B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5017F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B44DA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12C66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2F573A" w:rsidRPr="002F573A" w14:paraId="17B7BB47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FE6F6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05A29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3AFCE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0419E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62AEE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DD852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4AE97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EC279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2F573A" w:rsidRPr="002F573A" w14:paraId="391E5B9E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984A2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62100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0D2C8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718D3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4402F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33E66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1BABC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98E1E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2F573A" w:rsidRPr="002F573A" w14:paraId="33538DAA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AD7EE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EB7C0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02E7C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8263B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38DDB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9F8F9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53D42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FF405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2F573A" w:rsidRPr="002F573A" w14:paraId="329FF933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6E809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48AFF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92B77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96622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400B9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08A9B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62DA5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5F432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2F573A" w:rsidRPr="002F573A" w14:paraId="740B4235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27DEB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96D28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16DDD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49F47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349E9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B528D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ED01C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6AB76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2F573A" w:rsidRPr="002F573A" w14:paraId="4DF7C159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F7F04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C8B0F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3A25B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C4939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602DE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CEBDF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5B1AB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1C410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</w:tbl>
    <w:p w14:paraId="7E17363E" w14:textId="34C14D52" w:rsidR="00E678FE" w:rsidRDefault="002F573A" w:rsidP="007831DA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r w:rsid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 w:type="page"/>
      </w:r>
    </w:p>
    <w:p w14:paraId="2AD22AEC" w14:textId="6A56B902" w:rsidR="007831DA" w:rsidRPr="00E678FE" w:rsidRDefault="007831DA" w:rsidP="007831DA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6" w:name="_Toc150772015"/>
      <w:bookmarkStart w:id="7" w:name="_Toc151810782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4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Tabulasi Data Non Responden </w:t>
      </w:r>
      <w:r w:rsidRPr="0039625C">
        <w:rPr>
          <w:rFonts w:ascii="Times New Roman" w:hAnsi="Times New Roman" w:cs="Times New Roman"/>
          <w:b/>
          <w:bCs/>
          <w:iCs w:val="0"/>
          <w:color w:val="000000" w:themeColor="text1"/>
          <w:sz w:val="24"/>
          <w:szCs w:val="24"/>
        </w:rPr>
        <w:t>Word Of Mouth</w:t>
      </w:r>
      <w:bookmarkEnd w:id="6"/>
      <w:bookmarkEnd w:id="7"/>
    </w:p>
    <w:tbl>
      <w:tblPr>
        <w:tblW w:w="832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40"/>
        <w:gridCol w:w="1031"/>
        <w:gridCol w:w="1031"/>
        <w:gridCol w:w="1030"/>
        <w:gridCol w:w="1030"/>
        <w:gridCol w:w="1030"/>
        <w:gridCol w:w="1030"/>
        <w:gridCol w:w="1098"/>
      </w:tblGrid>
      <w:tr w:rsidR="002F573A" w:rsidRPr="002F573A" w14:paraId="58C9406F" w14:textId="77777777" w:rsidTr="002F573A">
        <w:trPr>
          <w:trHeight w:val="310"/>
        </w:trPr>
        <w:tc>
          <w:tcPr>
            <w:tcW w:w="104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D1BA6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7280" w:type="dxa"/>
            <w:gridSpan w:val="7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EA18E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  <w:t>WORD OF MOUTH</w:t>
            </w: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(X2)</w:t>
            </w:r>
          </w:p>
        </w:tc>
      </w:tr>
      <w:tr w:rsidR="002F573A" w:rsidRPr="002F573A" w14:paraId="2FFA19FC" w14:textId="77777777" w:rsidTr="002F573A">
        <w:trPr>
          <w:trHeight w:val="310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BB9D437" w14:textId="77777777" w:rsidR="002F573A" w:rsidRPr="002F573A" w:rsidRDefault="002F573A">
            <w:pP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00B0F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0F1F6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2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00B0F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3512C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2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00B0F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1D498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2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00B0F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99E06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2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00B0F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43E4D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2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00B0F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AF7A0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2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00B0F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E8470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JML</w:t>
            </w:r>
          </w:p>
        </w:tc>
      </w:tr>
      <w:tr w:rsidR="002F573A" w:rsidRPr="002F573A" w14:paraId="30B2BBCC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C399D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F07C0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D4077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2F4D1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ADB55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137F3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05018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1884F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2F573A" w:rsidRPr="002F573A" w14:paraId="3DB7C3A2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DB4B8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ECC89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D8273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64509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74063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1F84F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3D8DF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7B1A9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2F573A" w:rsidRPr="002F573A" w14:paraId="31C41911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D9014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13026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50A5D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F7740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2A6C6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8EB3F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9AFC2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C8FDF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2F573A" w:rsidRPr="002F573A" w14:paraId="68B44143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02725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E8A92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AD1BB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0C6B2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77C22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60768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B139B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0025B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2F573A" w:rsidRPr="002F573A" w14:paraId="0266FEF3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38885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D486F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4AA57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BBC4F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800AA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266B9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FB149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50D0C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2F573A" w:rsidRPr="002F573A" w14:paraId="18EB04C4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4F65C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00514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3B9E7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3AE42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4F19A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98476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F8208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05647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2F573A" w:rsidRPr="002F573A" w14:paraId="1CC484DF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22923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503EF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8C74A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640C3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35D39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02ABA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81270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C2F1D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</w:tr>
      <w:tr w:rsidR="002F573A" w:rsidRPr="002F573A" w14:paraId="13E2154A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2A289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6410E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EA5FC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68ABD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95DF9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AFF82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CED41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AB68D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2F573A" w:rsidRPr="002F573A" w14:paraId="21B4085E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57842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75EF4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69ADE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41E78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5B6FF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E26B3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37B75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81F57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2F573A" w:rsidRPr="002F573A" w14:paraId="2E1FF593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B1C21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707C5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5F237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DFA05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16C78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F0658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7482D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CCBA9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2F573A" w:rsidRPr="002F573A" w14:paraId="2E75AD2B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1CC86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4082D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E7414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C000D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EDB70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92C5A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B68B0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FFD40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2F573A" w:rsidRPr="002F573A" w14:paraId="1E1A661F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810CE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D9FD2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D169D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D6C23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E6632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774DA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E9C74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8E7B3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2F573A" w:rsidRPr="002F573A" w14:paraId="5FB7F417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CC650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4C154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DA3CD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5D908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7D4A6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9C2B5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37348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E6A79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2F573A" w:rsidRPr="002F573A" w14:paraId="171AD171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1C04F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F6BC0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97A1D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28C4B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108EC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43505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6D51A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E3254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2F573A" w:rsidRPr="002F573A" w14:paraId="27E0CCD9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E1A70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D2971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FBCA8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95E0E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E1F6C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C5099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0E6CE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75B65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2F573A" w:rsidRPr="002F573A" w14:paraId="0ADFE967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1F5EF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8A5A0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ABCE6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1915F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6B629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B222D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F009E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B863F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</w:tr>
      <w:tr w:rsidR="002F573A" w:rsidRPr="002F573A" w14:paraId="545C462B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09D2C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E73B1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D38AD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81787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F7A02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C8157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EB741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D10FE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2F573A" w:rsidRPr="002F573A" w14:paraId="2E14A9C3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FCC85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9FBBC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F498D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98431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54065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84A1E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441AB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C2E69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</w:tr>
      <w:tr w:rsidR="002F573A" w:rsidRPr="002F573A" w14:paraId="39E12531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C16A3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13B72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66862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361D8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16975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B87DE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C3FC6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B81A9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2F573A" w:rsidRPr="002F573A" w14:paraId="5C484017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5C98D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5FB03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F723F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2B7E3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96DD3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B2BA1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99D61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B783C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2F573A" w:rsidRPr="002F573A" w14:paraId="3D54D143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CF8C6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4ACB7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6BC7C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DCF93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5067A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A4400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38999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69224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2F573A" w:rsidRPr="002F573A" w14:paraId="280EEA5F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ECDE8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214C5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7B608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33059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6A56F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95E9F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3C713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D0C47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2F573A" w:rsidRPr="002F573A" w14:paraId="24CA732E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41F4C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57A3C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33A37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13350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E6D84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045AF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21762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BE0B7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2F573A" w:rsidRPr="002F573A" w14:paraId="25A730D5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B15FD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R-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B764F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A8729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40695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16F2B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69EAB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5E239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88C2D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2F573A" w:rsidRPr="002F573A" w14:paraId="6BD6D1E8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0931E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CCFCB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077AA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F93CD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A0252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BD23C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134DF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A28BB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2F573A" w:rsidRPr="002F573A" w14:paraId="00D6204F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3F96D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8961D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7B120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6F74B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DDE9C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5E217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37294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37481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2F573A" w:rsidRPr="002F573A" w14:paraId="21CFFCE0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A22AC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4FD0F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113DD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7DF43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10119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7ECB1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42A61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E9E3A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2F573A" w:rsidRPr="002F573A" w14:paraId="0EB54F4B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24EA7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4420A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A4F0A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B0C54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8D1EB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E132B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63929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FA705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2F573A" w:rsidRPr="002F573A" w14:paraId="0AB76F33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AFA9D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14774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30992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70A6D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BD63F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B1D19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C2E1F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64164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2F573A" w:rsidRPr="002F573A" w14:paraId="360D4BEF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319CF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608F3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63341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D2C4B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D0FF8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E7216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FA2E7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D532D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</w:tbl>
    <w:p w14:paraId="0FA8FCF1" w14:textId="3726EF22" w:rsidR="002F573A" w:rsidRDefault="002F573A" w:rsidP="007831DA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 w:type="page"/>
      </w:r>
    </w:p>
    <w:p w14:paraId="1004E8CD" w14:textId="25BB487A" w:rsidR="007831DA" w:rsidRPr="00E678FE" w:rsidRDefault="007831DA" w:rsidP="007831DA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8" w:name="_Toc150772016"/>
      <w:bookmarkStart w:id="9" w:name="_Toc151810783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5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Tabulasi Data Non Responden Suasana Toko</w:t>
      </w:r>
      <w:bookmarkEnd w:id="8"/>
      <w:bookmarkEnd w:id="9"/>
    </w:p>
    <w:tbl>
      <w:tblPr>
        <w:tblW w:w="832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40"/>
        <w:gridCol w:w="1031"/>
        <w:gridCol w:w="1031"/>
        <w:gridCol w:w="1030"/>
        <w:gridCol w:w="1030"/>
        <w:gridCol w:w="1030"/>
        <w:gridCol w:w="1030"/>
        <w:gridCol w:w="1098"/>
      </w:tblGrid>
      <w:tr w:rsidR="002F573A" w:rsidRPr="002F573A" w14:paraId="5E661125" w14:textId="77777777" w:rsidTr="002F573A">
        <w:trPr>
          <w:trHeight w:val="310"/>
        </w:trPr>
        <w:tc>
          <w:tcPr>
            <w:tcW w:w="104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A9204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7280" w:type="dxa"/>
            <w:gridSpan w:val="7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47B7E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SUASANA TOKO (X3)</w:t>
            </w:r>
          </w:p>
        </w:tc>
      </w:tr>
      <w:tr w:rsidR="002F573A" w:rsidRPr="002F573A" w14:paraId="562611F1" w14:textId="77777777" w:rsidTr="002F573A">
        <w:trPr>
          <w:trHeight w:val="310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CACB38D" w14:textId="77777777" w:rsidR="002F573A" w:rsidRPr="002F573A" w:rsidRDefault="002F573A">
            <w:pP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C00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70EC6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3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C00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2A36D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3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C00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87710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3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C00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083B5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3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C00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D84C2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3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C00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ED15D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3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C00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6C4F2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JML</w:t>
            </w:r>
          </w:p>
        </w:tc>
      </w:tr>
      <w:tr w:rsidR="002F573A" w:rsidRPr="002F573A" w14:paraId="1480633B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8B24E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140C8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32A4D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EA8C3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1312F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CAA17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A0F3B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B2E17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2F573A" w:rsidRPr="002F573A" w14:paraId="249460BD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6B8F7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6BE1E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C6700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C481D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B662C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F883A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DF4DD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BA4FC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2F573A" w:rsidRPr="002F573A" w14:paraId="5A089743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4FF06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C66CA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43C07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3ADE0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63D1A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6F1FA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1D383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0319F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2F573A" w:rsidRPr="002F573A" w14:paraId="18FA12EB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9FC07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A6F73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65A62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A33AF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19328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B42C0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08D65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1489D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2F573A" w:rsidRPr="002F573A" w14:paraId="22D039A6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B4923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5A47C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81A56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B2DB5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94CB8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4FF13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E5FDF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4D840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2F573A" w:rsidRPr="002F573A" w14:paraId="3DEC810D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40551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0C5D1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5D2FF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0648C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222A7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C512D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6FBD1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B6A53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2F573A" w:rsidRPr="002F573A" w14:paraId="1F7BDD24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1F9C4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BC01E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A0C84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30978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31C50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604CC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6D25D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52470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</w:tr>
      <w:tr w:rsidR="002F573A" w:rsidRPr="002F573A" w14:paraId="557CFD46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DF82D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AA9CD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4FA2F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2BED2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35713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46385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EBE26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5A6FB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2F573A" w:rsidRPr="002F573A" w14:paraId="185F63EA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0D43F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F4426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A438B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1FBEE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EAC31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4BEF4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28268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5BD74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2F573A" w:rsidRPr="002F573A" w14:paraId="546DA73D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88D1A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E0467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FB352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337D7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618D6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7AB1B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FF7DC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89617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2F573A" w:rsidRPr="002F573A" w14:paraId="46DC6AD7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B5BD3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2953C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7EEC5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3E1F5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456D5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7FFAB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C332F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866BA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2F573A" w:rsidRPr="002F573A" w14:paraId="5F7E75F0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FB820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B87B7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66840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E34ED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55641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ED2D6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F3B5F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988DA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2F573A" w:rsidRPr="002F573A" w14:paraId="2B1C5755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7F5C3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0196A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FC607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0EE95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19819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8D94C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90CFE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85EE8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2F573A" w:rsidRPr="002F573A" w14:paraId="058590C0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4F2AB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27DD8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6AF69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82B14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D7FA5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AC882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EFBC6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1C521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2F573A" w:rsidRPr="002F573A" w14:paraId="41455062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0ED42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EE34D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6EC17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00375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57C0E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91000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BB657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3033F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2F573A" w:rsidRPr="002F573A" w14:paraId="3A7E697E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29A36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6EA48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AA770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A62DC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36EF0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7CC12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0BA8E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5B595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2F573A" w:rsidRPr="002F573A" w14:paraId="0AC03B00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A1E44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BF925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5F15C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D3A09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C512F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7500C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AB4F2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0826A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2F573A" w:rsidRPr="002F573A" w14:paraId="3344598C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A4306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E21BF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56A05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517DB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5004E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DA148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5322E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6E4B1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2F573A" w:rsidRPr="002F573A" w14:paraId="15F2B160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2C2AA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6DE80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6AD1F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06F6B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344EA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B9698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114CB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B99E1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2F573A" w:rsidRPr="002F573A" w14:paraId="7F12E00B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8B68E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43FBC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1F9C7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C1AB7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DAC25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5EC84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36B7A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30ED7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2F573A" w:rsidRPr="002F573A" w14:paraId="03062D42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2A02D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BB4A2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19349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02ED6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5A67E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4FE5F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35727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76361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2F573A" w:rsidRPr="002F573A" w14:paraId="00A88360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02FE1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DA8C4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445B0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660B1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C3631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BC5F7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A80FD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752F6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2F573A" w:rsidRPr="002F573A" w14:paraId="7F093891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C49E2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F3A1A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8C2E3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D5216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6F8C8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6F6A5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4F6E2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41092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2F573A" w:rsidRPr="002F573A" w14:paraId="225AFB53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CC083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R-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64E5D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D29FE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4E4F1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3D193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FC65F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E05D4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66DDE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2F573A" w:rsidRPr="002F573A" w14:paraId="63D5DA91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6858E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28314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F8091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81F1C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25362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9AA43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99F6F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A3613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2F573A" w:rsidRPr="002F573A" w14:paraId="23C02BD3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2EC71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99869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CD2DA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5CBDC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EA376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5CC47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E9AC5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86999F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2F573A" w:rsidRPr="002F573A" w14:paraId="1EC9534C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5E06F0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3CD68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FED71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8F627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C1594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89ED5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636E4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89CEA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2F573A" w:rsidRPr="002F573A" w14:paraId="2D075FC1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8D5F8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95FA75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B63A7E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EE9B0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BE8902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9AC8F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1BE719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7D753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2F573A" w:rsidRPr="002F573A" w14:paraId="5BB9FF86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F14A9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C7C777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3C120B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8D2CD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FD8C04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F16EE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38CB6C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E09B7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2F573A" w:rsidRPr="002F573A" w14:paraId="73786D6B" w14:textId="77777777" w:rsidTr="002F573A">
        <w:trPr>
          <w:trHeight w:val="320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8C8DE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2D733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A9248D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EBF18A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9E1D71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DC3783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4A9706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909388" w14:textId="77777777" w:rsidR="002F573A" w:rsidRPr="002F573A" w:rsidRDefault="002F573A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F573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</w:tbl>
    <w:p w14:paraId="4FE7DACB" w14:textId="6E0A97BB" w:rsidR="002F573A" w:rsidRDefault="002F573A" w:rsidP="007831DA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 w:type="page"/>
      </w:r>
    </w:p>
    <w:p w14:paraId="0C7DA96B" w14:textId="3709D516" w:rsidR="007831DA" w:rsidRPr="00E678FE" w:rsidRDefault="007831DA" w:rsidP="007831DA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10" w:name="_Toc150772017"/>
      <w:bookmarkStart w:id="11" w:name="_Toc151810784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6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Hasil Uji Validitas Minat Beli</w:t>
      </w:r>
      <w:bookmarkEnd w:id="10"/>
      <w:bookmarkEnd w:id="11"/>
    </w:p>
    <w:p w14:paraId="3984E615" w14:textId="77777777" w:rsidR="002F573A" w:rsidRPr="002F573A" w:rsidRDefault="002F573A" w:rsidP="002F573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kern w:val="0"/>
          <w:sz w:val="24"/>
          <w:szCs w:val="24"/>
          <w:lang w:val="en-ID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84"/>
        <w:gridCol w:w="2043"/>
        <w:gridCol w:w="710"/>
        <w:gridCol w:w="710"/>
        <w:gridCol w:w="710"/>
        <w:gridCol w:w="710"/>
        <w:gridCol w:w="710"/>
        <w:gridCol w:w="710"/>
        <w:gridCol w:w="710"/>
      </w:tblGrid>
      <w:tr w:rsidR="002F573A" w:rsidRPr="002F573A" w14:paraId="2FE97209" w14:textId="77777777" w:rsidTr="002F573A">
        <w:trPr>
          <w:cantSplit/>
        </w:trPr>
        <w:tc>
          <w:tcPr>
            <w:tcW w:w="0" w:type="auto"/>
            <w:gridSpan w:val="9"/>
            <w:shd w:val="clear" w:color="auto" w:fill="FFFFFF"/>
            <w:vAlign w:val="center"/>
          </w:tcPr>
          <w:p w14:paraId="3A7B86A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10205"/>
                <w:kern w:val="0"/>
                <w:sz w:val="24"/>
                <w:szCs w:val="24"/>
                <w:lang w:val="en-ID"/>
              </w:rPr>
              <w:t>Correlations</w:t>
            </w:r>
          </w:p>
        </w:tc>
      </w:tr>
      <w:tr w:rsidR="002F573A" w:rsidRPr="002F573A" w14:paraId="7898957F" w14:textId="77777777" w:rsidTr="002F573A">
        <w:trPr>
          <w:cantSplit/>
        </w:trPr>
        <w:tc>
          <w:tcPr>
            <w:tcW w:w="0" w:type="auto"/>
            <w:gridSpan w:val="2"/>
            <w:shd w:val="clear" w:color="auto" w:fill="FFFFFF"/>
            <w:vAlign w:val="bottom"/>
          </w:tcPr>
          <w:p w14:paraId="29C8940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  <w:vAlign w:val="bottom"/>
          </w:tcPr>
          <w:p w14:paraId="0EE43C7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Y.1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64F1871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Y.2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20D8449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Y.3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23CD0AE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Y.4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0C28584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Y.5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02CE4D4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Y.6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3F77F90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JML</w:t>
            </w:r>
          </w:p>
        </w:tc>
      </w:tr>
      <w:tr w:rsidR="002F573A" w:rsidRPr="002F573A" w14:paraId="4D54C8C3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10AC1CD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Y.1</w:t>
            </w:r>
          </w:p>
        </w:tc>
        <w:tc>
          <w:tcPr>
            <w:tcW w:w="0" w:type="auto"/>
            <w:shd w:val="clear" w:color="auto" w:fill="E0E0E0"/>
          </w:tcPr>
          <w:p w14:paraId="35DAB5E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2280297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29C2B07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24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CF7911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49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086792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521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1E367F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3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C179C6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419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30D743E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82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45D26DEA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48A6C47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40CD05F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1469C52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38BDDB9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69CEE1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D66CCD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3</w:t>
            </w:r>
          </w:p>
        </w:tc>
        <w:tc>
          <w:tcPr>
            <w:tcW w:w="0" w:type="auto"/>
            <w:shd w:val="clear" w:color="auto" w:fill="FFFFFF"/>
          </w:tcPr>
          <w:p w14:paraId="5BCCF77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13EAC9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21</w:t>
            </w:r>
          </w:p>
        </w:tc>
        <w:tc>
          <w:tcPr>
            <w:tcW w:w="0" w:type="auto"/>
            <w:shd w:val="clear" w:color="auto" w:fill="FFFFFF"/>
          </w:tcPr>
          <w:p w14:paraId="3C70935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0513837D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34CF920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1A21351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06FD749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46E8D2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02A429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049C63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94615A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0B89FA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5D26FB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22F8139B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58A8100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Y.2</w:t>
            </w:r>
          </w:p>
        </w:tc>
        <w:tc>
          <w:tcPr>
            <w:tcW w:w="0" w:type="auto"/>
            <w:shd w:val="clear" w:color="auto" w:fill="E0E0E0"/>
          </w:tcPr>
          <w:p w14:paraId="427AB5A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78989A5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24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165FC6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109104E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20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676446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15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22ACA2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22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E9A36D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560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D37064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55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43C404E5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2214DDE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1592A4E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35CD7A5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26DBA44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533988D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14271A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D0FB2B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E48118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5DD4B22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4D639980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51FCA6E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649B99F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406FC0A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A3F7C0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086B1F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A66809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95FE03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E2A9DF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3FBC93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357E0517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01049EC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Y.3</w:t>
            </w:r>
          </w:p>
        </w:tc>
        <w:tc>
          <w:tcPr>
            <w:tcW w:w="0" w:type="auto"/>
            <w:shd w:val="clear" w:color="auto" w:fill="E0E0E0"/>
          </w:tcPr>
          <w:p w14:paraId="294B81D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50C02D1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49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78F45A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20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E6FFBE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3920681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556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B45647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19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02CE31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425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7511588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04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5EC0BD5E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3E96194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1F555F9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293FE0D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2A0930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3535835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60FC1D2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42F77A1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B13E08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19</w:t>
            </w:r>
          </w:p>
        </w:tc>
        <w:tc>
          <w:tcPr>
            <w:tcW w:w="0" w:type="auto"/>
            <w:shd w:val="clear" w:color="auto" w:fill="FFFFFF"/>
          </w:tcPr>
          <w:p w14:paraId="3498A36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733C3AEE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232DA60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29471D1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28336D7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7FC63D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88E627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963DCF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72023D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70B55C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8E6A45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65CA97B0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68ADB0A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Y.4</w:t>
            </w:r>
          </w:p>
        </w:tc>
        <w:tc>
          <w:tcPr>
            <w:tcW w:w="0" w:type="auto"/>
            <w:shd w:val="clear" w:color="auto" w:fill="E0E0E0"/>
          </w:tcPr>
          <w:p w14:paraId="6A5FAC3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735DE1B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521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3A9045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15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61970B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556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9065CA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541E08C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6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F4483E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63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285102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46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756184B9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282A391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76DE093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3F15651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3</w:t>
            </w:r>
          </w:p>
        </w:tc>
        <w:tc>
          <w:tcPr>
            <w:tcW w:w="0" w:type="auto"/>
            <w:shd w:val="clear" w:color="auto" w:fill="FFFFFF"/>
          </w:tcPr>
          <w:p w14:paraId="32D40DF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C291BD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1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201EEAA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5D1C6AF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641952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D049F5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78A924C2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392DAF4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28AA439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26EF909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F8A7BB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EB928A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05923D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6C20B5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D3AB13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FAE9C2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1102EA90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0BF4273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Y.5</w:t>
            </w:r>
          </w:p>
        </w:tc>
        <w:tc>
          <w:tcPr>
            <w:tcW w:w="0" w:type="auto"/>
            <w:shd w:val="clear" w:color="auto" w:fill="E0E0E0"/>
          </w:tcPr>
          <w:p w14:paraId="3090D22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3EDA067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3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D36F23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22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FF668B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19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B1D0F2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6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4DBF62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657E467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52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8618A4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72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1B8F3771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37ED5A3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27AA1FB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4490348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B3C18F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B96106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700D9A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06AB7E9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7C2532C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A1A3C7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4FD5ECA9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604EAE1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4579592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5B5D50B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5EE040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71E277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ADCB15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F8AFC9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2080A7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9871FA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6F658D22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5CE4E2A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Y.6</w:t>
            </w:r>
          </w:p>
        </w:tc>
        <w:tc>
          <w:tcPr>
            <w:tcW w:w="0" w:type="auto"/>
            <w:shd w:val="clear" w:color="auto" w:fill="E0E0E0"/>
          </w:tcPr>
          <w:p w14:paraId="53D77FD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0D50929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419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671517E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560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F43D43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425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</w:t>
            </w:r>
          </w:p>
        </w:tc>
        <w:tc>
          <w:tcPr>
            <w:tcW w:w="0" w:type="auto"/>
            <w:shd w:val="clear" w:color="auto" w:fill="FFFFFF"/>
          </w:tcPr>
          <w:p w14:paraId="5830F1C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63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8B8818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52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94D621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78B914F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68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305E3715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25E4500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42E008E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27C3056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21</w:t>
            </w:r>
          </w:p>
        </w:tc>
        <w:tc>
          <w:tcPr>
            <w:tcW w:w="0" w:type="auto"/>
            <w:shd w:val="clear" w:color="auto" w:fill="FFFFFF"/>
          </w:tcPr>
          <w:p w14:paraId="7FB3E93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3406827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19</w:t>
            </w:r>
          </w:p>
        </w:tc>
        <w:tc>
          <w:tcPr>
            <w:tcW w:w="0" w:type="auto"/>
            <w:shd w:val="clear" w:color="auto" w:fill="FFFFFF"/>
          </w:tcPr>
          <w:p w14:paraId="78C75AB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2EF9EE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0DB0EDE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57A3577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0599C5AF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297400D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6250F44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56B7F5C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A5D812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031950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92F2D2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1E3CB1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AF32BB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DE0D6B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50F9EA42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77417B9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JML</w:t>
            </w:r>
          </w:p>
        </w:tc>
        <w:tc>
          <w:tcPr>
            <w:tcW w:w="0" w:type="auto"/>
            <w:shd w:val="clear" w:color="auto" w:fill="E0E0E0"/>
          </w:tcPr>
          <w:p w14:paraId="262EAEA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67EF77C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82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8D2630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55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A2E190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04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582E35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46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957F9C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72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F167FE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68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D36236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</w:tr>
      <w:tr w:rsidR="002F573A" w:rsidRPr="002F573A" w14:paraId="3D663331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1E9CC1E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7EC802F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5A2709E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6B4087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3B46D8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BDAC0C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221E82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9D529C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61B0241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</w:tr>
      <w:tr w:rsidR="002F573A" w:rsidRPr="002F573A" w14:paraId="560D2682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14C6C3A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284CCA3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24F7679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24D049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FB6B3D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F1DC01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35EA6F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1383A8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52B37E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64EC30E5" w14:textId="77777777" w:rsidTr="002F573A">
        <w:trPr>
          <w:cantSplit/>
        </w:trPr>
        <w:tc>
          <w:tcPr>
            <w:tcW w:w="0" w:type="auto"/>
            <w:gridSpan w:val="9"/>
            <w:shd w:val="clear" w:color="auto" w:fill="FFFFFF"/>
          </w:tcPr>
          <w:p w14:paraId="518B37E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**. Correlation is significant at the 0.01 level (2-tailed).</w:t>
            </w:r>
          </w:p>
        </w:tc>
      </w:tr>
      <w:tr w:rsidR="002F573A" w:rsidRPr="002F573A" w14:paraId="692C4B4D" w14:textId="77777777" w:rsidTr="002F573A">
        <w:trPr>
          <w:cantSplit/>
        </w:trPr>
        <w:tc>
          <w:tcPr>
            <w:tcW w:w="0" w:type="auto"/>
            <w:gridSpan w:val="9"/>
            <w:shd w:val="clear" w:color="auto" w:fill="FFFFFF"/>
          </w:tcPr>
          <w:p w14:paraId="541C9FD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*. Correlation is significant at the 0.05 level (2-tailed).</w:t>
            </w:r>
          </w:p>
        </w:tc>
      </w:tr>
    </w:tbl>
    <w:p w14:paraId="6351A728" w14:textId="77777777" w:rsidR="002F573A" w:rsidRPr="002F573A" w:rsidRDefault="002F573A" w:rsidP="002F573A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kern w:val="0"/>
          <w:sz w:val="24"/>
          <w:szCs w:val="24"/>
          <w:lang w:val="en-ID"/>
        </w:rPr>
      </w:pPr>
    </w:p>
    <w:p w14:paraId="54765F68" w14:textId="6069ACDC" w:rsidR="002F573A" w:rsidRDefault="002F573A" w:rsidP="007831DA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 w:type="page"/>
      </w:r>
    </w:p>
    <w:p w14:paraId="6DCCCB96" w14:textId="6860A8BA" w:rsidR="007831DA" w:rsidRPr="00E678FE" w:rsidRDefault="007831DA" w:rsidP="007831DA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12" w:name="_Toc150772018"/>
      <w:bookmarkStart w:id="13" w:name="_Toc151810785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7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Hasil Uji Validitas Kualitas Pelayanan</w:t>
      </w:r>
      <w:bookmarkEnd w:id="12"/>
      <w:bookmarkEnd w:id="13"/>
    </w:p>
    <w:p w14:paraId="0EAF6B67" w14:textId="77777777" w:rsidR="002F573A" w:rsidRPr="002F573A" w:rsidRDefault="002F573A" w:rsidP="002F573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kern w:val="0"/>
          <w:sz w:val="24"/>
          <w:szCs w:val="24"/>
          <w:lang w:val="en-ID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04"/>
        <w:gridCol w:w="2043"/>
        <w:gridCol w:w="710"/>
        <w:gridCol w:w="710"/>
        <w:gridCol w:w="710"/>
        <w:gridCol w:w="710"/>
        <w:gridCol w:w="710"/>
        <w:gridCol w:w="710"/>
        <w:gridCol w:w="710"/>
      </w:tblGrid>
      <w:tr w:rsidR="002F573A" w:rsidRPr="002F573A" w14:paraId="000DE14A" w14:textId="77777777" w:rsidTr="002F573A">
        <w:trPr>
          <w:cantSplit/>
        </w:trPr>
        <w:tc>
          <w:tcPr>
            <w:tcW w:w="0" w:type="auto"/>
            <w:gridSpan w:val="9"/>
            <w:shd w:val="clear" w:color="auto" w:fill="FFFFFF"/>
            <w:vAlign w:val="center"/>
          </w:tcPr>
          <w:p w14:paraId="7AB8011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10205"/>
                <w:kern w:val="0"/>
                <w:sz w:val="24"/>
                <w:szCs w:val="24"/>
                <w:lang w:val="en-ID"/>
              </w:rPr>
              <w:t>Correlations</w:t>
            </w:r>
          </w:p>
        </w:tc>
      </w:tr>
      <w:tr w:rsidR="002F573A" w:rsidRPr="002F573A" w14:paraId="1C156FCF" w14:textId="77777777" w:rsidTr="002F573A">
        <w:trPr>
          <w:cantSplit/>
        </w:trPr>
        <w:tc>
          <w:tcPr>
            <w:tcW w:w="0" w:type="auto"/>
            <w:gridSpan w:val="2"/>
            <w:shd w:val="clear" w:color="auto" w:fill="FFFFFF"/>
            <w:vAlign w:val="bottom"/>
          </w:tcPr>
          <w:p w14:paraId="2F888DF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  <w:vAlign w:val="bottom"/>
          </w:tcPr>
          <w:p w14:paraId="24BA9AB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1.1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25CE342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1.2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72B27AB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1.3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441A256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1.4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3A18D9E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1.5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666D0AD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1.6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0046180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JML</w:t>
            </w:r>
          </w:p>
        </w:tc>
      </w:tr>
      <w:tr w:rsidR="002F573A" w:rsidRPr="002F573A" w14:paraId="4EE86461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7D6F1DC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1.1</w:t>
            </w:r>
          </w:p>
        </w:tc>
        <w:tc>
          <w:tcPr>
            <w:tcW w:w="0" w:type="auto"/>
            <w:shd w:val="clear" w:color="auto" w:fill="E0E0E0"/>
          </w:tcPr>
          <w:p w14:paraId="2AD76C9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256E716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1901DA0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10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717302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9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F9F965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12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8588F8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1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8881AA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29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873008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93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66854F7E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445FCA8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29EAAA5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2A949B2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2210E3B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CFC8DF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FDF163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C63518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93ABDD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D92DF1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53FAA05E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2347825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095F4CB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280E186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FCA71F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48409E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87D64B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D8ECE3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A895A0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250E1F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673D122D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50E720D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1.2</w:t>
            </w:r>
          </w:p>
        </w:tc>
        <w:tc>
          <w:tcPr>
            <w:tcW w:w="0" w:type="auto"/>
            <w:shd w:val="clear" w:color="auto" w:fill="E0E0E0"/>
          </w:tcPr>
          <w:p w14:paraId="4DE3F17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3CB3F4E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10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EC7B12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2DE4714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0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FDA5C2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24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70F0AB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75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71A8BD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33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074430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6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47BC4EAE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2CEF3AF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70B6D24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30AEBE5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3ACA19A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7646FF0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CB25D7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1B8D22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A6240C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65B4D9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755AF3CF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1E23453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4A2377A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4DB1C9E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89BC8B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B70AD0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CAA285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6D9E8F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0CC473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7D5EFB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60EC24F9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3D48375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1.3</w:t>
            </w:r>
          </w:p>
        </w:tc>
        <w:tc>
          <w:tcPr>
            <w:tcW w:w="0" w:type="auto"/>
            <w:shd w:val="clear" w:color="auto" w:fill="E0E0E0"/>
          </w:tcPr>
          <w:p w14:paraId="1680219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4C95193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9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EF4FC6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0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784598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5B6A926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91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27EC8B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19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4E6EBC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94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9EFD5D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90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2D933CD7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5E534C4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3CA3431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5E51EC1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7DB690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075810C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588750D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A363A8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D710E4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53CEE6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47FEA7CF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0491BFE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667BB27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32799BB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E58000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105844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BB158B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DA516A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16405E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542352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27A4D07A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0F788D5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1.4</w:t>
            </w:r>
          </w:p>
        </w:tc>
        <w:tc>
          <w:tcPr>
            <w:tcW w:w="0" w:type="auto"/>
            <w:shd w:val="clear" w:color="auto" w:fill="E0E0E0"/>
          </w:tcPr>
          <w:p w14:paraId="1ED2ED9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1CF283E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12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EBB86B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24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B2C0B1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91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3B2982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7583AA0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72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71E4ED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528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0C383D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98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4A2BD95A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78DEB33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128DDEC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67A77E8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FAE213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63E085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44D2A9A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60C3406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D8AE6B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3</w:t>
            </w:r>
          </w:p>
        </w:tc>
        <w:tc>
          <w:tcPr>
            <w:tcW w:w="0" w:type="auto"/>
            <w:shd w:val="clear" w:color="auto" w:fill="FFFFFF"/>
          </w:tcPr>
          <w:p w14:paraId="14C0F96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1F9B708D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0F3E26B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5E6100B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4A65677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F3E104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B0420E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87024D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1418EE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B138B4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7D41E4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6F3898B1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29399F6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1.5</w:t>
            </w:r>
          </w:p>
        </w:tc>
        <w:tc>
          <w:tcPr>
            <w:tcW w:w="0" w:type="auto"/>
            <w:shd w:val="clear" w:color="auto" w:fill="E0E0E0"/>
          </w:tcPr>
          <w:p w14:paraId="22A3EAA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056E257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1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DA1334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75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C39293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19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7EE4D7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72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C1F849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502E2F9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01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6E5213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78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38061BE0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6946AA5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5701EF7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004CD85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F13495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1F20F2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E3C7DB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71AFF64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0687D42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3E2348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1428DB55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5D682B6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0054FB4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5737F6B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9004E8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BD171E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D0C659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FA3340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310552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49F73C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002E9F4D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7E730E0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1.6</w:t>
            </w:r>
          </w:p>
        </w:tc>
        <w:tc>
          <w:tcPr>
            <w:tcW w:w="0" w:type="auto"/>
            <w:shd w:val="clear" w:color="auto" w:fill="E0E0E0"/>
          </w:tcPr>
          <w:p w14:paraId="1EEE7E6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3E734D0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29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85F77D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33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1861D1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94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1170A5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528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BF3B52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01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F791F9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64BEA0E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73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075226FB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17A1EBF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39E750C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7A11F06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D3FBDB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15DCE5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6C2275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3</w:t>
            </w:r>
          </w:p>
        </w:tc>
        <w:tc>
          <w:tcPr>
            <w:tcW w:w="0" w:type="auto"/>
            <w:shd w:val="clear" w:color="auto" w:fill="FFFFFF"/>
          </w:tcPr>
          <w:p w14:paraId="116CFE5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1D671F1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181F642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6A1D26A6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75AE137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322EBE5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4648C2E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06B0E8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61A659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DB7D2A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01A36F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8BBDF8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A7AF53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3206C80B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7B60A3F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JML</w:t>
            </w:r>
          </w:p>
        </w:tc>
        <w:tc>
          <w:tcPr>
            <w:tcW w:w="0" w:type="auto"/>
            <w:shd w:val="clear" w:color="auto" w:fill="E0E0E0"/>
          </w:tcPr>
          <w:p w14:paraId="457E352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15C9387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93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386E76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6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968DFB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90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75A71C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98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3CAB48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78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27CA0D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73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23262D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</w:tr>
      <w:tr w:rsidR="002F573A" w:rsidRPr="002F573A" w14:paraId="3E297882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4935241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16B654E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6BE3235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3D088A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216DE1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253AC8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F0F185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126160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3D27E28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</w:tr>
      <w:tr w:rsidR="002F573A" w:rsidRPr="002F573A" w14:paraId="146FAA75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5800E08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34B36C7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6254287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1A1D31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82B31F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C28445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FD3A51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57210A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3F54BF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44F8CE07" w14:textId="77777777" w:rsidTr="002F573A">
        <w:trPr>
          <w:cantSplit/>
        </w:trPr>
        <w:tc>
          <w:tcPr>
            <w:tcW w:w="0" w:type="auto"/>
            <w:gridSpan w:val="9"/>
            <w:shd w:val="clear" w:color="auto" w:fill="FFFFFF"/>
          </w:tcPr>
          <w:p w14:paraId="1AEB03A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**. Correlation is significant at the 0.01 level (2-tailed).</w:t>
            </w:r>
          </w:p>
        </w:tc>
      </w:tr>
    </w:tbl>
    <w:p w14:paraId="1804B5A4" w14:textId="77777777" w:rsidR="002F573A" w:rsidRPr="002F573A" w:rsidRDefault="002F573A" w:rsidP="002F573A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kern w:val="0"/>
          <w:sz w:val="24"/>
          <w:szCs w:val="24"/>
          <w:lang w:val="en-ID"/>
        </w:rPr>
      </w:pPr>
    </w:p>
    <w:p w14:paraId="3A739073" w14:textId="77777777" w:rsidR="002F573A" w:rsidRDefault="002F573A" w:rsidP="007831DA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 w:type="page"/>
      </w:r>
    </w:p>
    <w:p w14:paraId="1DD8AC97" w14:textId="0D3D0840" w:rsidR="007831DA" w:rsidRPr="00E678FE" w:rsidRDefault="007831DA" w:rsidP="007831DA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14" w:name="_Toc150772019"/>
      <w:bookmarkStart w:id="15" w:name="_Toc151810786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8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Hasil Uji Validitas </w:t>
      </w:r>
      <w:r w:rsidRPr="00330C74">
        <w:rPr>
          <w:rFonts w:ascii="Times New Roman" w:hAnsi="Times New Roman" w:cs="Times New Roman"/>
          <w:b/>
          <w:bCs/>
          <w:iCs w:val="0"/>
          <w:color w:val="000000" w:themeColor="text1"/>
          <w:sz w:val="24"/>
          <w:szCs w:val="24"/>
        </w:rPr>
        <w:t>Word Of Mouth</w:t>
      </w:r>
      <w:bookmarkEnd w:id="14"/>
      <w:bookmarkEnd w:id="15"/>
    </w:p>
    <w:p w14:paraId="5B2BA0DC" w14:textId="77777777" w:rsidR="002F573A" w:rsidRPr="002F573A" w:rsidRDefault="002F573A" w:rsidP="002F573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kern w:val="0"/>
          <w:sz w:val="24"/>
          <w:szCs w:val="24"/>
          <w:lang w:val="en-ID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04"/>
        <w:gridCol w:w="2043"/>
        <w:gridCol w:w="710"/>
        <w:gridCol w:w="710"/>
        <w:gridCol w:w="710"/>
        <w:gridCol w:w="710"/>
        <w:gridCol w:w="710"/>
        <w:gridCol w:w="710"/>
        <w:gridCol w:w="710"/>
      </w:tblGrid>
      <w:tr w:rsidR="002F573A" w:rsidRPr="002F573A" w14:paraId="757CF1BF" w14:textId="77777777" w:rsidTr="002F573A">
        <w:trPr>
          <w:cantSplit/>
        </w:trPr>
        <w:tc>
          <w:tcPr>
            <w:tcW w:w="0" w:type="auto"/>
            <w:gridSpan w:val="9"/>
            <w:shd w:val="clear" w:color="auto" w:fill="FFFFFF"/>
            <w:vAlign w:val="center"/>
          </w:tcPr>
          <w:p w14:paraId="33C707A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10205"/>
                <w:kern w:val="0"/>
                <w:sz w:val="24"/>
                <w:szCs w:val="24"/>
                <w:lang w:val="en-ID"/>
              </w:rPr>
              <w:t>Correlations</w:t>
            </w:r>
          </w:p>
        </w:tc>
      </w:tr>
      <w:tr w:rsidR="002F573A" w:rsidRPr="002F573A" w14:paraId="6321BF88" w14:textId="77777777" w:rsidTr="002F573A">
        <w:trPr>
          <w:cantSplit/>
        </w:trPr>
        <w:tc>
          <w:tcPr>
            <w:tcW w:w="0" w:type="auto"/>
            <w:gridSpan w:val="2"/>
            <w:shd w:val="clear" w:color="auto" w:fill="FFFFFF"/>
            <w:vAlign w:val="bottom"/>
          </w:tcPr>
          <w:p w14:paraId="55531E0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  <w:vAlign w:val="bottom"/>
          </w:tcPr>
          <w:p w14:paraId="70B4C7B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2.1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625DAB8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2.2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3E89B51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2.3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43F5919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2.4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3EDF445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2.5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164CB7F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2.6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183923D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JML</w:t>
            </w:r>
          </w:p>
        </w:tc>
      </w:tr>
      <w:tr w:rsidR="002F573A" w:rsidRPr="002F573A" w14:paraId="50E30D32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20BDB3F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2.1</w:t>
            </w:r>
          </w:p>
        </w:tc>
        <w:tc>
          <w:tcPr>
            <w:tcW w:w="0" w:type="auto"/>
            <w:shd w:val="clear" w:color="auto" w:fill="E0E0E0"/>
          </w:tcPr>
          <w:p w14:paraId="28AE430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404F43A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3BE265A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85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761D22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92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EC7843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30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727593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469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B957D5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10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0F6A34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75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39ECD6C9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317E23A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4F2AE4D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3B99A26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0FF95B1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C29126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EB382A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7A767E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9</w:t>
            </w:r>
          </w:p>
        </w:tc>
        <w:tc>
          <w:tcPr>
            <w:tcW w:w="0" w:type="auto"/>
            <w:shd w:val="clear" w:color="auto" w:fill="FFFFFF"/>
          </w:tcPr>
          <w:p w14:paraId="7C48F34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5AA1B7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2079BD7E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4DF8B11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58AE918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3C12B20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4448E4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51354E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1ACAEE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8BDD7D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60E0E6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44A465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4AAFF060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7967599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2.2</w:t>
            </w:r>
          </w:p>
        </w:tc>
        <w:tc>
          <w:tcPr>
            <w:tcW w:w="0" w:type="auto"/>
            <w:shd w:val="clear" w:color="auto" w:fill="E0E0E0"/>
          </w:tcPr>
          <w:p w14:paraId="0CE51FB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4CFEA74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85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064ACB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11435C8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39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0414B4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0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3F2EC3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479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95DD87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85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0474F0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73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5AFC3B58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5AA5602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15659E4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76756D1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11E71C1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6A2E820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53F9CF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4766A3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7</w:t>
            </w:r>
          </w:p>
        </w:tc>
        <w:tc>
          <w:tcPr>
            <w:tcW w:w="0" w:type="auto"/>
            <w:shd w:val="clear" w:color="auto" w:fill="FFFFFF"/>
          </w:tcPr>
          <w:p w14:paraId="0DD533F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7386EB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2F04B78F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197D892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000312A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10F0669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19B9BD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9B6ACF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016226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C3366F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B021AE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ACFBFF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0DE07A7A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6302A55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2.3</w:t>
            </w:r>
          </w:p>
        </w:tc>
        <w:tc>
          <w:tcPr>
            <w:tcW w:w="0" w:type="auto"/>
            <w:shd w:val="clear" w:color="auto" w:fill="E0E0E0"/>
          </w:tcPr>
          <w:p w14:paraId="778DE3E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196C107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92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1BFB9D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39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349FB9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1845EBC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02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D73314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594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736073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3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EBEEEE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924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5D2CE387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77C74A4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337942D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4E06CD4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5FD46E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1096C5C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032ED28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64FD12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2F17708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145C89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3121DBF7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1E21A55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0BD182C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7F93DE2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6BE0BF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3DD79A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291496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ABA85D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0AD0EC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A1DB7D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45090D51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7B006E8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2.4</w:t>
            </w:r>
          </w:p>
        </w:tc>
        <w:tc>
          <w:tcPr>
            <w:tcW w:w="0" w:type="auto"/>
            <w:shd w:val="clear" w:color="auto" w:fill="E0E0E0"/>
          </w:tcPr>
          <w:p w14:paraId="5A9E1B4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7E898BB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30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DC207A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0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7AB9A0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02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D40159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0E88498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53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D79581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89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335765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92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2F0F5609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0750BAF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3F22383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1ED3EB6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2F9A7B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EA3787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6051191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223B5EB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AAC8B0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85DBC5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1844151E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7A64577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767CFD1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3405914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4A22BE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C7A123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21A43D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4A86F6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CC7CC3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7F334F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716D6B13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06EADF8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2.5</w:t>
            </w:r>
          </w:p>
        </w:tc>
        <w:tc>
          <w:tcPr>
            <w:tcW w:w="0" w:type="auto"/>
            <w:shd w:val="clear" w:color="auto" w:fill="E0E0E0"/>
          </w:tcPr>
          <w:p w14:paraId="7B8D869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7F71658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469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C511D6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479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EE1A9C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594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23BC57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53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A13FFB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7C46B96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04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043505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53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08BE223B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0DB1997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71590A8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7FF59B8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9</w:t>
            </w:r>
          </w:p>
        </w:tc>
        <w:tc>
          <w:tcPr>
            <w:tcW w:w="0" w:type="auto"/>
            <w:shd w:val="clear" w:color="auto" w:fill="FFFFFF"/>
          </w:tcPr>
          <w:p w14:paraId="0C5C9D2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7</w:t>
            </w:r>
          </w:p>
        </w:tc>
        <w:tc>
          <w:tcPr>
            <w:tcW w:w="0" w:type="auto"/>
            <w:shd w:val="clear" w:color="auto" w:fill="FFFFFF"/>
          </w:tcPr>
          <w:p w14:paraId="5804C40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1</w:t>
            </w:r>
          </w:p>
        </w:tc>
        <w:tc>
          <w:tcPr>
            <w:tcW w:w="0" w:type="auto"/>
            <w:shd w:val="clear" w:color="auto" w:fill="FFFFFF"/>
          </w:tcPr>
          <w:p w14:paraId="49E1B7A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734F83D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4C80D65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5AAE92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2FB7EDFB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0133EE5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404BC00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35126B0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EA1412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B4DBCA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04A343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9C1357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42DAF4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7AA6A2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342A76E7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3E31816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2.6</w:t>
            </w:r>
          </w:p>
        </w:tc>
        <w:tc>
          <w:tcPr>
            <w:tcW w:w="0" w:type="auto"/>
            <w:shd w:val="clear" w:color="auto" w:fill="E0E0E0"/>
          </w:tcPr>
          <w:p w14:paraId="0C3E811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54EA66E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10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F7AA42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85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EF940A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3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B31BBC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89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DFE9AB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04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B821FE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1A0E5DA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916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3C2130C4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5C20431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5CBB055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0DC91D6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77A75E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009E53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6AABE0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F49E17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305BB64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496B802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5678B068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605890B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40B3A6B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470EF70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4284EE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96852C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23B979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333881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AF9E84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051A02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00AB8422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6F147C3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JML</w:t>
            </w:r>
          </w:p>
        </w:tc>
        <w:tc>
          <w:tcPr>
            <w:tcW w:w="0" w:type="auto"/>
            <w:shd w:val="clear" w:color="auto" w:fill="E0E0E0"/>
          </w:tcPr>
          <w:p w14:paraId="7FEF456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1946ED1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75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1036A3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73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B0FBE4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924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603063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92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D11C80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53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E33141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916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896EA6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</w:tr>
      <w:tr w:rsidR="002F573A" w:rsidRPr="002F573A" w14:paraId="17F16E32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4EF8B27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35E450B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12F9194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94AA2D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F56C05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E1EA61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78D6DFA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64EEA1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7C77B89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</w:tr>
      <w:tr w:rsidR="002F573A" w:rsidRPr="002F573A" w14:paraId="18B9FE88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241D390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1021724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6E28B74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B0BD0D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F57D53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79ABA2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5E34B3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BCA7FC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294277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1F0F1B5E" w14:textId="77777777" w:rsidTr="002F573A">
        <w:trPr>
          <w:cantSplit/>
        </w:trPr>
        <w:tc>
          <w:tcPr>
            <w:tcW w:w="0" w:type="auto"/>
            <w:gridSpan w:val="9"/>
            <w:shd w:val="clear" w:color="auto" w:fill="FFFFFF"/>
          </w:tcPr>
          <w:p w14:paraId="3266712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**. Correlation is significant at the 0.01 level (2-tailed).</w:t>
            </w:r>
          </w:p>
        </w:tc>
      </w:tr>
    </w:tbl>
    <w:p w14:paraId="21999BD9" w14:textId="77777777" w:rsidR="002F573A" w:rsidRPr="002F573A" w:rsidRDefault="002F573A" w:rsidP="002F573A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kern w:val="0"/>
          <w:sz w:val="24"/>
          <w:szCs w:val="24"/>
          <w:lang w:val="en-ID"/>
        </w:rPr>
      </w:pPr>
    </w:p>
    <w:p w14:paraId="3E2EA116" w14:textId="77777777" w:rsidR="002F573A" w:rsidRDefault="002F573A" w:rsidP="007831DA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 w:type="page"/>
      </w:r>
    </w:p>
    <w:p w14:paraId="5F1CF2B1" w14:textId="0BE7D59A" w:rsidR="007831DA" w:rsidRPr="00E678FE" w:rsidRDefault="007831DA" w:rsidP="007831DA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16" w:name="_Toc150772020"/>
      <w:bookmarkStart w:id="17" w:name="_Toc151810787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9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Hasil Uji Validitas Suasana Toko</w:t>
      </w:r>
      <w:bookmarkEnd w:id="16"/>
      <w:bookmarkEnd w:id="17"/>
    </w:p>
    <w:p w14:paraId="53052EAC" w14:textId="77777777" w:rsidR="002F573A" w:rsidRPr="002F573A" w:rsidRDefault="002F573A" w:rsidP="002F573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kern w:val="0"/>
          <w:sz w:val="24"/>
          <w:szCs w:val="24"/>
          <w:lang w:val="en-ID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04"/>
        <w:gridCol w:w="2043"/>
        <w:gridCol w:w="710"/>
        <w:gridCol w:w="710"/>
        <w:gridCol w:w="710"/>
        <w:gridCol w:w="710"/>
        <w:gridCol w:w="710"/>
        <w:gridCol w:w="710"/>
        <w:gridCol w:w="710"/>
      </w:tblGrid>
      <w:tr w:rsidR="002F573A" w:rsidRPr="002F573A" w14:paraId="09C5AA5C" w14:textId="77777777" w:rsidTr="002F573A">
        <w:trPr>
          <w:cantSplit/>
        </w:trPr>
        <w:tc>
          <w:tcPr>
            <w:tcW w:w="0" w:type="auto"/>
            <w:gridSpan w:val="9"/>
            <w:shd w:val="clear" w:color="auto" w:fill="FFFFFF"/>
            <w:vAlign w:val="center"/>
          </w:tcPr>
          <w:p w14:paraId="08DC62C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10205"/>
                <w:kern w:val="0"/>
                <w:sz w:val="24"/>
                <w:szCs w:val="24"/>
                <w:lang w:val="en-ID"/>
              </w:rPr>
              <w:t>Correlations</w:t>
            </w:r>
          </w:p>
        </w:tc>
      </w:tr>
      <w:tr w:rsidR="002F573A" w:rsidRPr="002F573A" w14:paraId="1CB0B336" w14:textId="77777777" w:rsidTr="002F573A">
        <w:trPr>
          <w:cantSplit/>
        </w:trPr>
        <w:tc>
          <w:tcPr>
            <w:tcW w:w="0" w:type="auto"/>
            <w:gridSpan w:val="2"/>
            <w:shd w:val="clear" w:color="auto" w:fill="FFFFFF"/>
            <w:vAlign w:val="bottom"/>
          </w:tcPr>
          <w:p w14:paraId="7F2544E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  <w:vAlign w:val="bottom"/>
          </w:tcPr>
          <w:p w14:paraId="53D0C4E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3.1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0B1DD4D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3.2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127BF60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3.3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389B53C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3.4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39E9A0D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3.5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52CCC7C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3.6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1519DFF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JML</w:t>
            </w:r>
          </w:p>
        </w:tc>
      </w:tr>
      <w:tr w:rsidR="002F573A" w:rsidRPr="002F573A" w14:paraId="1620E0ED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41D7DAD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3.1</w:t>
            </w:r>
          </w:p>
        </w:tc>
        <w:tc>
          <w:tcPr>
            <w:tcW w:w="0" w:type="auto"/>
            <w:shd w:val="clear" w:color="auto" w:fill="E0E0E0"/>
          </w:tcPr>
          <w:p w14:paraId="10F4054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7C7A9EE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072FBDC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0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D90EA8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92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B82892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34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9D4488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495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FF0299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523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B78033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40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263847B5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0661AC8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6C258FD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780CE7A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2220C25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DCBA1F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811B3A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A262AF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5</w:t>
            </w:r>
          </w:p>
        </w:tc>
        <w:tc>
          <w:tcPr>
            <w:tcW w:w="0" w:type="auto"/>
            <w:shd w:val="clear" w:color="auto" w:fill="FFFFFF"/>
          </w:tcPr>
          <w:p w14:paraId="754A438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3</w:t>
            </w:r>
          </w:p>
        </w:tc>
        <w:tc>
          <w:tcPr>
            <w:tcW w:w="0" w:type="auto"/>
            <w:shd w:val="clear" w:color="auto" w:fill="FFFFFF"/>
          </w:tcPr>
          <w:p w14:paraId="3D0C918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22485B72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5823A5C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6A9C620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0C6A1F2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E3A0F3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467322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5FB2B2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FB43BA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062765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C63232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262BBE70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4CE8FAC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3.2</w:t>
            </w:r>
          </w:p>
        </w:tc>
        <w:tc>
          <w:tcPr>
            <w:tcW w:w="0" w:type="auto"/>
            <w:shd w:val="clear" w:color="auto" w:fill="E0E0E0"/>
          </w:tcPr>
          <w:p w14:paraId="20EA9B3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635223F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0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139918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789155C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56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A950D7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03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333257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29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C32055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21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604187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904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1EE5B94E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7735986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5E25108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4EF79B7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0C13828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6382BF7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9F83D4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354A39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114B1E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1FA6AF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4824EF58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6E02B4A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78DA851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7231F7A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1F702E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C37698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4D750E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348ADE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645337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7D52CC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6AAE718D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4BFEDD6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3.3</w:t>
            </w:r>
          </w:p>
        </w:tc>
        <w:tc>
          <w:tcPr>
            <w:tcW w:w="0" w:type="auto"/>
            <w:shd w:val="clear" w:color="auto" w:fill="E0E0E0"/>
          </w:tcPr>
          <w:p w14:paraId="0B80C1D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65990D8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92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BA8C54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56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4A497A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495A7BE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44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F4FC9B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68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2F992C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00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B8078F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9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5B7E9FA7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414720C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60C1B4C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0242315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06C46D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14E5F38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54BC81F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5ED1FD1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38E6ABC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458BE0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78DF3EBD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23BFC1B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0E76EFC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03D999E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DF13ED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B05238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F311FA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A981E3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8CAED1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BF609B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55D1C4F9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2776DEA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3.4</w:t>
            </w:r>
          </w:p>
        </w:tc>
        <w:tc>
          <w:tcPr>
            <w:tcW w:w="0" w:type="auto"/>
            <w:shd w:val="clear" w:color="auto" w:fill="E0E0E0"/>
          </w:tcPr>
          <w:p w14:paraId="1647BE0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5950D4F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34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D073F8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03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6A1D0D8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44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79D256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62B091B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73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AD32DC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499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28F7D9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80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3E5D3E8F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6B7E6A5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6BC33D7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3C19C36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3699FF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62B330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025275E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308111C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292EAD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5</w:t>
            </w:r>
          </w:p>
        </w:tc>
        <w:tc>
          <w:tcPr>
            <w:tcW w:w="0" w:type="auto"/>
            <w:shd w:val="clear" w:color="auto" w:fill="FFFFFF"/>
          </w:tcPr>
          <w:p w14:paraId="3948F14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7E145E9C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1A35C0E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1B36264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07681D4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0382DA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63CE32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8E2DD1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249266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B53363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2533B3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4F465D98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6E7E839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3.5</w:t>
            </w:r>
          </w:p>
        </w:tc>
        <w:tc>
          <w:tcPr>
            <w:tcW w:w="0" w:type="auto"/>
            <w:shd w:val="clear" w:color="auto" w:fill="E0E0E0"/>
          </w:tcPr>
          <w:p w14:paraId="068A96D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0DC87F8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495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FD05ED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29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7D2416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68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824FA1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73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D9A479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22B9A83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01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777856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00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71575428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5981767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56ABBDA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15978F8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5</w:t>
            </w:r>
          </w:p>
        </w:tc>
        <w:tc>
          <w:tcPr>
            <w:tcW w:w="0" w:type="auto"/>
            <w:shd w:val="clear" w:color="auto" w:fill="FFFFFF"/>
          </w:tcPr>
          <w:p w14:paraId="7269078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253953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B8F8B7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6CE50D3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2A390CC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9AB729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09349700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3E446BC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61E89F9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34404BD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1A9351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73678F7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6F7EB0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001205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641D86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717055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1E65E02F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41919DE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X3.6</w:t>
            </w:r>
          </w:p>
        </w:tc>
        <w:tc>
          <w:tcPr>
            <w:tcW w:w="0" w:type="auto"/>
            <w:shd w:val="clear" w:color="auto" w:fill="E0E0E0"/>
          </w:tcPr>
          <w:p w14:paraId="0A63D55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32FCB22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523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234ADDC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21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A2A045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00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08F44AA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499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1EE1B1F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601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375A99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63F7398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62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</w:tr>
      <w:tr w:rsidR="002F573A" w:rsidRPr="002F573A" w14:paraId="767530CF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45562824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154EC85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0A68949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3</w:t>
            </w:r>
          </w:p>
        </w:tc>
        <w:tc>
          <w:tcPr>
            <w:tcW w:w="0" w:type="auto"/>
            <w:shd w:val="clear" w:color="auto" w:fill="FFFFFF"/>
          </w:tcPr>
          <w:p w14:paraId="6919164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279AA0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107D3D9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5</w:t>
            </w:r>
          </w:p>
        </w:tc>
        <w:tc>
          <w:tcPr>
            <w:tcW w:w="0" w:type="auto"/>
            <w:shd w:val="clear" w:color="auto" w:fill="FFFFFF"/>
          </w:tcPr>
          <w:p w14:paraId="2FAFA7C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00C4BF2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16E5518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2F573A" w:rsidRPr="002F573A" w14:paraId="48EA5AEE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08DE643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56B70FC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47E647C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85C4D0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803ADB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02BBA0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88C0D5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1FE7721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0D10647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6ED5C1A3" w14:textId="77777777" w:rsidTr="002F573A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61AF3D6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JML</w:t>
            </w:r>
          </w:p>
        </w:tc>
        <w:tc>
          <w:tcPr>
            <w:tcW w:w="0" w:type="auto"/>
            <w:shd w:val="clear" w:color="auto" w:fill="E0E0E0"/>
          </w:tcPr>
          <w:p w14:paraId="1AD40D5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earson Correlation</w:t>
            </w:r>
          </w:p>
        </w:tc>
        <w:tc>
          <w:tcPr>
            <w:tcW w:w="0" w:type="auto"/>
            <w:shd w:val="clear" w:color="auto" w:fill="FFFFFF"/>
          </w:tcPr>
          <w:p w14:paraId="541153F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40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37CE365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904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7D088A9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97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BBA9A6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80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0C2348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800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4565704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762</w:t>
            </w: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**</w:t>
            </w:r>
          </w:p>
        </w:tc>
        <w:tc>
          <w:tcPr>
            <w:tcW w:w="0" w:type="auto"/>
            <w:shd w:val="clear" w:color="auto" w:fill="FFFFFF"/>
          </w:tcPr>
          <w:p w14:paraId="5F91938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</w:t>
            </w:r>
          </w:p>
        </w:tc>
      </w:tr>
      <w:tr w:rsidR="002F573A" w:rsidRPr="002F573A" w14:paraId="037A79F5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1972866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5999C39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 (2-tailed)</w:t>
            </w:r>
          </w:p>
        </w:tc>
        <w:tc>
          <w:tcPr>
            <w:tcW w:w="0" w:type="auto"/>
            <w:shd w:val="clear" w:color="auto" w:fill="FFFFFF"/>
          </w:tcPr>
          <w:p w14:paraId="7AF1C3A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7EC06A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4C73F68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0AD8485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265CA12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4A9F23B1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562924E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</w:tr>
      <w:tr w:rsidR="002F573A" w:rsidRPr="002F573A" w14:paraId="1CF909EF" w14:textId="77777777" w:rsidTr="002F573A">
        <w:trPr>
          <w:cantSplit/>
        </w:trPr>
        <w:tc>
          <w:tcPr>
            <w:tcW w:w="0" w:type="auto"/>
            <w:vMerge/>
            <w:shd w:val="clear" w:color="auto" w:fill="E0E0E0"/>
          </w:tcPr>
          <w:p w14:paraId="0CA5680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4094749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0" w:type="auto"/>
            <w:shd w:val="clear" w:color="auto" w:fill="FFFFFF"/>
          </w:tcPr>
          <w:p w14:paraId="1A4A7AF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65CE81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2541A72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62B77935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33B1DCD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4972F8B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  <w:tc>
          <w:tcPr>
            <w:tcW w:w="0" w:type="auto"/>
            <w:shd w:val="clear" w:color="auto" w:fill="FFFFFF"/>
          </w:tcPr>
          <w:p w14:paraId="5ABCEDB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0</w:t>
            </w:r>
          </w:p>
        </w:tc>
      </w:tr>
      <w:tr w:rsidR="002F573A" w:rsidRPr="002F573A" w14:paraId="03B0C74D" w14:textId="77777777" w:rsidTr="002F573A">
        <w:trPr>
          <w:cantSplit/>
        </w:trPr>
        <w:tc>
          <w:tcPr>
            <w:tcW w:w="0" w:type="auto"/>
            <w:gridSpan w:val="9"/>
            <w:shd w:val="clear" w:color="auto" w:fill="FFFFFF"/>
          </w:tcPr>
          <w:p w14:paraId="18FED7FD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**. Correlation is significant at the 0.01 level (2-tailed).</w:t>
            </w:r>
          </w:p>
        </w:tc>
      </w:tr>
    </w:tbl>
    <w:p w14:paraId="2FDA85E7" w14:textId="77777777" w:rsidR="002F573A" w:rsidRPr="002F573A" w:rsidRDefault="002F573A" w:rsidP="002F573A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kern w:val="0"/>
          <w:sz w:val="24"/>
          <w:szCs w:val="24"/>
          <w:lang w:val="en-ID"/>
        </w:rPr>
      </w:pPr>
    </w:p>
    <w:p w14:paraId="427C01F2" w14:textId="77777777" w:rsidR="002F573A" w:rsidRDefault="002F573A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 w:type="page"/>
      </w:r>
    </w:p>
    <w:p w14:paraId="404EF279" w14:textId="70F94012" w:rsidR="00E678FE" w:rsidRPr="00E678FE" w:rsidRDefault="00E678FE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18" w:name="_Toc150772021"/>
      <w:bookmarkStart w:id="19" w:name="_Toc151810788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0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Hasil Uji Reliabilitas Minat beli</w:t>
      </w:r>
      <w:bookmarkEnd w:id="18"/>
      <w:bookmarkEnd w:id="19"/>
    </w:p>
    <w:p w14:paraId="671C627A" w14:textId="77777777" w:rsidR="002F573A" w:rsidRPr="002F573A" w:rsidRDefault="002F573A" w:rsidP="002F573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kern w:val="0"/>
          <w:sz w:val="24"/>
          <w:szCs w:val="24"/>
          <w:lang w:val="en-ID"/>
        </w:rPr>
      </w:pPr>
    </w:p>
    <w:tbl>
      <w:tblPr>
        <w:tblW w:w="270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2F573A" w:rsidRPr="002F573A" w14:paraId="1F0260AF" w14:textId="77777777" w:rsidTr="002F573A">
        <w:trPr>
          <w:cantSplit/>
        </w:trPr>
        <w:tc>
          <w:tcPr>
            <w:tcW w:w="2704" w:type="dxa"/>
            <w:gridSpan w:val="2"/>
            <w:shd w:val="clear" w:color="auto" w:fill="FFFFFF"/>
            <w:vAlign w:val="center"/>
          </w:tcPr>
          <w:p w14:paraId="46FACFC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10205"/>
                <w:kern w:val="0"/>
                <w:sz w:val="24"/>
                <w:szCs w:val="24"/>
                <w:lang w:val="en-ID"/>
              </w:rPr>
              <w:t>Reliability Statistics</w:t>
            </w:r>
          </w:p>
        </w:tc>
      </w:tr>
      <w:tr w:rsidR="002F573A" w:rsidRPr="002F573A" w14:paraId="2EF8D5D9" w14:textId="77777777" w:rsidTr="002F573A">
        <w:trPr>
          <w:cantSplit/>
        </w:trPr>
        <w:tc>
          <w:tcPr>
            <w:tcW w:w="1518" w:type="dxa"/>
            <w:shd w:val="clear" w:color="auto" w:fill="FFFFFF"/>
            <w:vAlign w:val="bottom"/>
          </w:tcPr>
          <w:p w14:paraId="3943ED6B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Cronbach's Alpha</w:t>
            </w:r>
          </w:p>
        </w:tc>
        <w:tc>
          <w:tcPr>
            <w:tcW w:w="1186" w:type="dxa"/>
            <w:shd w:val="clear" w:color="auto" w:fill="FFFFFF"/>
            <w:vAlign w:val="bottom"/>
          </w:tcPr>
          <w:p w14:paraId="7DF80586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 of Items</w:t>
            </w:r>
          </w:p>
        </w:tc>
      </w:tr>
      <w:tr w:rsidR="002F573A" w:rsidRPr="002F573A" w14:paraId="7263A783" w14:textId="77777777" w:rsidTr="002F573A">
        <w:trPr>
          <w:cantSplit/>
        </w:trPr>
        <w:tc>
          <w:tcPr>
            <w:tcW w:w="1518" w:type="dxa"/>
            <w:shd w:val="clear" w:color="auto" w:fill="FFFFFF"/>
          </w:tcPr>
          <w:p w14:paraId="1B30BC8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901</w:t>
            </w:r>
          </w:p>
        </w:tc>
        <w:tc>
          <w:tcPr>
            <w:tcW w:w="1186" w:type="dxa"/>
            <w:shd w:val="clear" w:color="auto" w:fill="FFFFFF"/>
          </w:tcPr>
          <w:p w14:paraId="37BD409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6</w:t>
            </w:r>
          </w:p>
        </w:tc>
      </w:tr>
    </w:tbl>
    <w:p w14:paraId="72DA1C14" w14:textId="77777777" w:rsidR="002F573A" w:rsidRDefault="002F573A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</w:p>
    <w:p w14:paraId="49F82BF5" w14:textId="2084B637" w:rsidR="00E678FE" w:rsidRPr="00E678FE" w:rsidRDefault="00E678FE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20" w:name="_Toc150772022"/>
      <w:bookmarkStart w:id="21" w:name="_Toc151810789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1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Hasil Uji Reliabilitas Kualitas Pelayanan</w:t>
      </w:r>
      <w:bookmarkEnd w:id="20"/>
      <w:bookmarkEnd w:id="21"/>
    </w:p>
    <w:p w14:paraId="30C68F20" w14:textId="77777777" w:rsidR="002F573A" w:rsidRPr="002F573A" w:rsidRDefault="002F573A" w:rsidP="002F573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kern w:val="0"/>
          <w:sz w:val="24"/>
          <w:szCs w:val="24"/>
          <w:lang w:val="en-ID"/>
        </w:rPr>
      </w:pPr>
    </w:p>
    <w:tbl>
      <w:tblPr>
        <w:tblW w:w="270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2F573A" w:rsidRPr="002F573A" w14:paraId="2442561C" w14:textId="77777777" w:rsidTr="002F573A">
        <w:trPr>
          <w:cantSplit/>
        </w:trPr>
        <w:tc>
          <w:tcPr>
            <w:tcW w:w="2704" w:type="dxa"/>
            <w:gridSpan w:val="2"/>
            <w:shd w:val="clear" w:color="auto" w:fill="FFFFFF"/>
            <w:vAlign w:val="center"/>
          </w:tcPr>
          <w:p w14:paraId="4C6D9D8F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10205"/>
                <w:kern w:val="0"/>
                <w:sz w:val="24"/>
                <w:szCs w:val="24"/>
                <w:lang w:val="en-ID"/>
              </w:rPr>
              <w:t>Reliability Statistics</w:t>
            </w:r>
          </w:p>
        </w:tc>
      </w:tr>
      <w:tr w:rsidR="002F573A" w:rsidRPr="002F573A" w14:paraId="533EDDF1" w14:textId="77777777" w:rsidTr="002F573A">
        <w:trPr>
          <w:cantSplit/>
        </w:trPr>
        <w:tc>
          <w:tcPr>
            <w:tcW w:w="1518" w:type="dxa"/>
            <w:shd w:val="clear" w:color="auto" w:fill="FFFFFF"/>
            <w:vAlign w:val="bottom"/>
          </w:tcPr>
          <w:p w14:paraId="1FEE3DE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Cronbach's Alpha</w:t>
            </w:r>
          </w:p>
        </w:tc>
        <w:tc>
          <w:tcPr>
            <w:tcW w:w="1186" w:type="dxa"/>
            <w:shd w:val="clear" w:color="auto" w:fill="FFFFFF"/>
            <w:vAlign w:val="bottom"/>
          </w:tcPr>
          <w:p w14:paraId="11C87BB7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 of Items</w:t>
            </w:r>
          </w:p>
        </w:tc>
      </w:tr>
      <w:tr w:rsidR="002F573A" w:rsidRPr="002F573A" w14:paraId="2BA456F1" w14:textId="77777777" w:rsidTr="002F573A">
        <w:trPr>
          <w:cantSplit/>
        </w:trPr>
        <w:tc>
          <w:tcPr>
            <w:tcW w:w="1518" w:type="dxa"/>
            <w:shd w:val="clear" w:color="auto" w:fill="FFFFFF"/>
          </w:tcPr>
          <w:p w14:paraId="2DD544D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934</w:t>
            </w:r>
          </w:p>
        </w:tc>
        <w:tc>
          <w:tcPr>
            <w:tcW w:w="1186" w:type="dxa"/>
            <w:shd w:val="clear" w:color="auto" w:fill="FFFFFF"/>
          </w:tcPr>
          <w:p w14:paraId="69BDA65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6</w:t>
            </w:r>
          </w:p>
        </w:tc>
      </w:tr>
    </w:tbl>
    <w:p w14:paraId="5AA81984" w14:textId="77777777" w:rsidR="002F573A" w:rsidRPr="002F573A" w:rsidRDefault="002F573A" w:rsidP="002F573A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kern w:val="0"/>
          <w:sz w:val="24"/>
          <w:szCs w:val="24"/>
          <w:lang w:val="en-ID"/>
        </w:rPr>
      </w:pPr>
    </w:p>
    <w:p w14:paraId="3AA315D7" w14:textId="1431953F" w:rsidR="00E678FE" w:rsidRPr="00E678FE" w:rsidRDefault="00E678FE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22" w:name="_Toc150772023"/>
      <w:bookmarkStart w:id="23" w:name="_Toc151810790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2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Hasil Uji Reliabilitas </w:t>
      </w:r>
      <w:r w:rsidRPr="00330C74">
        <w:rPr>
          <w:rFonts w:ascii="Times New Roman" w:hAnsi="Times New Roman" w:cs="Times New Roman"/>
          <w:b/>
          <w:bCs/>
          <w:iCs w:val="0"/>
          <w:color w:val="000000" w:themeColor="text1"/>
          <w:sz w:val="24"/>
          <w:szCs w:val="24"/>
        </w:rPr>
        <w:t>Word Of Mouth</w:t>
      </w:r>
      <w:bookmarkEnd w:id="22"/>
      <w:bookmarkEnd w:id="23"/>
    </w:p>
    <w:p w14:paraId="02271E39" w14:textId="77777777" w:rsidR="002F573A" w:rsidRPr="002F573A" w:rsidRDefault="002F573A" w:rsidP="002F573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kern w:val="0"/>
          <w:sz w:val="24"/>
          <w:szCs w:val="24"/>
          <w:lang w:val="en-ID"/>
        </w:rPr>
      </w:pPr>
    </w:p>
    <w:tbl>
      <w:tblPr>
        <w:tblW w:w="270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2F573A" w:rsidRPr="002F573A" w14:paraId="0B6361B2" w14:textId="77777777" w:rsidTr="002F573A">
        <w:trPr>
          <w:cantSplit/>
        </w:trPr>
        <w:tc>
          <w:tcPr>
            <w:tcW w:w="2704" w:type="dxa"/>
            <w:gridSpan w:val="2"/>
            <w:shd w:val="clear" w:color="auto" w:fill="FFFFFF"/>
            <w:vAlign w:val="center"/>
          </w:tcPr>
          <w:p w14:paraId="31BF1A5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10205"/>
                <w:kern w:val="0"/>
                <w:sz w:val="24"/>
                <w:szCs w:val="24"/>
                <w:lang w:val="en-ID"/>
              </w:rPr>
              <w:t>Reliability Statistics</w:t>
            </w:r>
          </w:p>
        </w:tc>
      </w:tr>
      <w:tr w:rsidR="002F573A" w:rsidRPr="002F573A" w14:paraId="0472892B" w14:textId="77777777" w:rsidTr="002F573A">
        <w:trPr>
          <w:cantSplit/>
        </w:trPr>
        <w:tc>
          <w:tcPr>
            <w:tcW w:w="1518" w:type="dxa"/>
            <w:shd w:val="clear" w:color="auto" w:fill="FFFFFF"/>
            <w:vAlign w:val="bottom"/>
          </w:tcPr>
          <w:p w14:paraId="7EA7901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Cronbach's Alpha</w:t>
            </w:r>
          </w:p>
        </w:tc>
        <w:tc>
          <w:tcPr>
            <w:tcW w:w="1186" w:type="dxa"/>
            <w:shd w:val="clear" w:color="auto" w:fill="FFFFFF"/>
            <w:vAlign w:val="bottom"/>
          </w:tcPr>
          <w:p w14:paraId="7D501640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 of Items</w:t>
            </w:r>
          </w:p>
        </w:tc>
      </w:tr>
      <w:tr w:rsidR="002F573A" w:rsidRPr="002F573A" w14:paraId="612BCF80" w14:textId="77777777" w:rsidTr="002F573A">
        <w:trPr>
          <w:cantSplit/>
        </w:trPr>
        <w:tc>
          <w:tcPr>
            <w:tcW w:w="1518" w:type="dxa"/>
            <w:shd w:val="clear" w:color="auto" w:fill="FFFFFF"/>
          </w:tcPr>
          <w:p w14:paraId="3904EA19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941</w:t>
            </w:r>
          </w:p>
        </w:tc>
        <w:tc>
          <w:tcPr>
            <w:tcW w:w="1186" w:type="dxa"/>
            <w:shd w:val="clear" w:color="auto" w:fill="FFFFFF"/>
          </w:tcPr>
          <w:p w14:paraId="0C9592C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6</w:t>
            </w:r>
          </w:p>
        </w:tc>
      </w:tr>
    </w:tbl>
    <w:p w14:paraId="68C45616" w14:textId="77777777" w:rsidR="002F573A" w:rsidRPr="002F573A" w:rsidRDefault="002F573A" w:rsidP="002F573A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kern w:val="0"/>
          <w:sz w:val="24"/>
          <w:szCs w:val="24"/>
          <w:lang w:val="en-ID"/>
        </w:rPr>
      </w:pPr>
    </w:p>
    <w:p w14:paraId="74F7F390" w14:textId="5B2AA39A" w:rsidR="00E678FE" w:rsidRPr="00E678FE" w:rsidRDefault="00E678FE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24" w:name="_Toc150772024"/>
      <w:bookmarkStart w:id="25" w:name="_Toc151810791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3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Hasil Uji Reliabilitas Suasana Toko</w:t>
      </w:r>
      <w:bookmarkEnd w:id="24"/>
      <w:bookmarkEnd w:id="25"/>
    </w:p>
    <w:p w14:paraId="2A40D97C" w14:textId="77777777" w:rsidR="002F573A" w:rsidRPr="002F573A" w:rsidRDefault="002F573A" w:rsidP="002F573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kern w:val="0"/>
          <w:sz w:val="24"/>
          <w:szCs w:val="24"/>
          <w:lang w:val="en-ID"/>
        </w:rPr>
      </w:pP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2F573A" w:rsidRPr="002F573A" w14:paraId="0FE59CFE" w14:textId="77777777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4E4282A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b/>
                <w:bCs/>
                <w:color w:val="010205"/>
                <w:kern w:val="0"/>
                <w:sz w:val="24"/>
                <w:szCs w:val="24"/>
                <w:lang w:val="en-ID"/>
              </w:rPr>
              <w:t>Reliability Statistics</w:t>
            </w:r>
          </w:p>
        </w:tc>
      </w:tr>
      <w:tr w:rsidR="002F573A" w:rsidRPr="002F573A" w14:paraId="2768C9A5" w14:textId="77777777">
        <w:trPr>
          <w:cantSplit/>
        </w:trPr>
        <w:tc>
          <w:tcPr>
            <w:tcW w:w="1518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6C4658E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Cronbach's Alpha</w:t>
            </w:r>
          </w:p>
        </w:tc>
        <w:tc>
          <w:tcPr>
            <w:tcW w:w="1186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6778FC02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 of Items</w:t>
            </w:r>
          </w:p>
        </w:tc>
      </w:tr>
      <w:tr w:rsidR="002F573A" w:rsidRPr="002F573A" w14:paraId="580D7EF5" w14:textId="77777777">
        <w:trPr>
          <w:cantSplit/>
        </w:trPr>
        <w:tc>
          <w:tcPr>
            <w:tcW w:w="1518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A0C8E83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918</w:t>
            </w:r>
          </w:p>
        </w:tc>
        <w:tc>
          <w:tcPr>
            <w:tcW w:w="1186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4EC4340C" w14:textId="77777777" w:rsidR="002F573A" w:rsidRPr="002F573A" w:rsidRDefault="002F573A" w:rsidP="002F57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F573A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6</w:t>
            </w:r>
          </w:p>
        </w:tc>
      </w:tr>
    </w:tbl>
    <w:p w14:paraId="18CC6B9A" w14:textId="77777777" w:rsidR="002F573A" w:rsidRPr="002F573A" w:rsidRDefault="002F573A" w:rsidP="002F573A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kern w:val="0"/>
          <w:sz w:val="24"/>
          <w:szCs w:val="24"/>
          <w:lang w:val="en-ID"/>
        </w:rPr>
      </w:pPr>
    </w:p>
    <w:p w14:paraId="7BA2E510" w14:textId="77777777" w:rsidR="002F573A" w:rsidRDefault="002F573A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 w:type="page"/>
      </w:r>
    </w:p>
    <w:p w14:paraId="1F0AD674" w14:textId="6C7C46DD" w:rsidR="00E678FE" w:rsidRPr="00E678FE" w:rsidRDefault="00E678FE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26" w:name="_Toc150772025"/>
      <w:bookmarkStart w:id="27" w:name="_Toc151810792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4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Tabulasi Data Responden Minat Beli</w:t>
      </w:r>
      <w:bookmarkEnd w:id="26"/>
      <w:bookmarkEnd w:id="27"/>
    </w:p>
    <w:tbl>
      <w:tblPr>
        <w:tblW w:w="832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40"/>
        <w:gridCol w:w="988"/>
        <w:gridCol w:w="988"/>
        <w:gridCol w:w="988"/>
        <w:gridCol w:w="988"/>
        <w:gridCol w:w="988"/>
        <w:gridCol w:w="988"/>
        <w:gridCol w:w="1354"/>
      </w:tblGrid>
      <w:tr w:rsidR="00D924EB" w:rsidRPr="00D924EB" w14:paraId="22D932C8" w14:textId="77777777" w:rsidTr="00D924EB">
        <w:trPr>
          <w:trHeight w:val="310"/>
        </w:trPr>
        <w:tc>
          <w:tcPr>
            <w:tcW w:w="10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EDAAE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7280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C2879B" w14:textId="0FD575CB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inat Beli (Y)</w:t>
            </w:r>
          </w:p>
        </w:tc>
      </w:tr>
      <w:tr w:rsidR="00D924EB" w:rsidRPr="00D924EB" w14:paraId="27A2DDFF" w14:textId="77777777" w:rsidTr="00D924EB">
        <w:trPr>
          <w:trHeight w:val="31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7DE499" w14:textId="77777777" w:rsidR="00D924EB" w:rsidRPr="00D924EB" w:rsidRDefault="00D924EB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B76F1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2C9C7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7B7CD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71F90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6BA47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90325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E7B1F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JML</w:t>
            </w:r>
          </w:p>
        </w:tc>
      </w:tr>
      <w:tr w:rsidR="00D924EB" w:rsidRPr="00D924EB" w14:paraId="065C802D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2B38E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32074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4CF13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CF02C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AA7BC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5BB2A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E161F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7854D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0F280E69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ADE25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CFF81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6D932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B3F2C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747B9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B5AFB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22CCE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1AC5E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0E08CEE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BD888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2C116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A3FB7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F2479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B22DF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9A7E6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F0F4A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E7DCA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30557BD9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F664C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84557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CED0A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2695A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4796A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6BA26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41BDB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187BE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68DE285E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7CF94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74745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9FC2A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FBA8C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87D7C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6CD6B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74F42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C8652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D924EB" w:rsidRPr="00D924EB" w14:paraId="7D5BDB8B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BF8C5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78D36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530DC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4472B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F0E39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58ECC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8079F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D3D33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0155B23E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02649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DA1A3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2CD1F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80326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1B217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DFAFF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6E797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37737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D924EB" w:rsidRPr="00D924EB" w14:paraId="704CB62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A39A5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65C83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BE6B9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32BE5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BC45A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C8E6C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4ACC6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8FFF9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D924EB" w:rsidRPr="00D924EB" w14:paraId="5542157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F47A1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FBA2B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9EE7D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31831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7DFA1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F0392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CE075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FCF4A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7D2DA241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3E4C2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FD1AE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FF32B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48916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FF2C3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4FB68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1A71F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932CE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50E02300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B694B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75240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F4D73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F0762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F1799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D2F51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106B2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EAEF0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14D73E4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AB99D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394A4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E2A39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A9A03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73E36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E6B6B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FC3FF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2F4E2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3EE517F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7D4ED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472DA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B04B4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45695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E7318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63083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3F047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9B24F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35A384BB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D5B74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E4D00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0D36B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F80D3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1F42C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50CF3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2B2AE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1AC92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2AFD4D0C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27D02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6A41D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6B9EE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BB012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28A9E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0A261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63CB7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80A9C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1C619A4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81897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839EB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6C3EA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AB54C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E0D35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18005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D2576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7115E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2B4158FC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68767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94FFC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24711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147C3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EE2E8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7C0E7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43DD1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86CBB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D924EB" w:rsidRPr="00D924EB" w14:paraId="6D7B9683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FF95E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26F33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4E0FF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C82E2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9EA44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11B83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D4460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8F820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1F426D83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4A0F3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373D2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31B82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73098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41A44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48645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3EB6D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F8863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D924EB" w:rsidRPr="00D924EB" w14:paraId="3F5AC0B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6FF99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C77FE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83B86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45692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E0108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E7D61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0C837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1C9A5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71B6197F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A0320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AB1E1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AD338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9E116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0EEDD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C7453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B84A3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031E8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2481CD5F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FD06D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FD0B2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A199E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9B133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3D9B1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74C23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4A81A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5DCCA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D924EB" w:rsidRPr="00D924EB" w14:paraId="041C3A43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B0807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3C3B1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B43C4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7A000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5F22B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C4C0F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2AC94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794A1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18BCFF6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F3D10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A6548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05A33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5395E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AB853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2303F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5D264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92471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302F66B9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9F4DB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R-0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76296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1EEA7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1500D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CE016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17FF2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A4E40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CD688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D924EB" w:rsidRPr="00D924EB" w14:paraId="6F1E4C5D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8487B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5786B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D90C4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B7DC4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8B42C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8D923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300A5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0A45A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29D6D21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6476E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337F1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9EC40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D44A3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30070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89A83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06898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D6506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2FFB9A2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4673F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DB28E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BE5C1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E00DE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8293E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70490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AF4C9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1B1B8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5CC6D639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55A60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CF4EE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12F77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AD751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72B94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3B515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ABF09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3A7C7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474B71D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152A7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0BD8D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89E13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917DE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97E3F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11DE9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95089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7687F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1E2710EB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5B0DD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2F991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1033C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A0781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2C202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D9BC7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1F6A8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46CCA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D924EB" w:rsidRPr="00D924EB" w14:paraId="5C0355F1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C0DBD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BDAF9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06762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EF430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EC533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414AB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DCDB6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D9AE6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6BA159C5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04D9D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24E38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3A235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69896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C9305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50C7C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0DC96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F37A2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D924EB" w:rsidRPr="00D924EB" w14:paraId="659A1B5D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FDB83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91650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DCD2B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8BCFC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ADF7D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095C4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24F41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B5055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D924EB" w:rsidRPr="00D924EB" w14:paraId="73195113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18B34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A355C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1DC39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E4BEE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7CC8A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2BCBD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3726D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DA8B2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7C00E0D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48342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046A9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7A213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57EB5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ECCF6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DCCDD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D0EEB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62E53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6CC8B81D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BECB8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9407F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0342F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2DA1B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A230D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39756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592E6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5624A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D924EB" w:rsidRPr="00D924EB" w14:paraId="6AFC7F4F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4C193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6FFD0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4A588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33C16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8EB43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A4F6E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A1C47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FB691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645CD3C3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ACEA9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B17F0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63CC7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A8F58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DF604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7C8A4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D0EE5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54CD8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1F5295F3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34C10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DDCD3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1655C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E57FF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6A39C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37A9D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7A699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31248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75C5D97C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4F556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8B5CB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713A6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D9DA9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A442D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A5772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D97B8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64816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589387F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354E4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09BB5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63AFA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5646F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EEA0B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9884E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2EF4C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71108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D924EB" w:rsidRPr="00D924EB" w14:paraId="5ECAD98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D4242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7B33E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82C89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55E7A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A4BE3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2342C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C6194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C5514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1AE7B4E9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0791E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75AC9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6B6DA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5B8EF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88830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169F1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E149F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E0173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D924EB" w:rsidRPr="00D924EB" w14:paraId="171A908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1401E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99915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68DC8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E18D9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01FCE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4FE6F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5D2CD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8CE42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05E58B26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27606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A98B8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5ACB0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2BB79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2EF2D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27444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7227C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6D305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61477D0C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17F41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FBF48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E1385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3B0BC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40285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5850E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2533D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43A61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4D0465C0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95144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38606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D7437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44AD6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BC716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5840D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BCFEB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85185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3309E8D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C058E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1F942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84384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708D0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E03CE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8E776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87E83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E43D2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D924EB" w:rsidRPr="00D924EB" w14:paraId="7214F41F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364F6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901CD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AE834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EFE0B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8D7C3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E4183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829B1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84FE1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3793D0F9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E650F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BC9F0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2E533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3C611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659AF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F6562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55373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3439A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07849A20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C4A11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R-0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65F2B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1DF34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0AFAF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4A4EC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BC6CC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A6D36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091C0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74FBEEB2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197AD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8A734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76521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377B7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8878E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92BBF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42A7B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29B46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D924EB" w:rsidRPr="00D924EB" w14:paraId="73F9071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0123D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C8CEA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AC33C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4A7A7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47CFD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FC301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CD877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D1F6E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06DFFD39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9269D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F2CDC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CBE92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BC9C6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C881A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225E3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849A6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242D0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D924EB" w:rsidRPr="00D924EB" w14:paraId="790B234D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02367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F07BB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C7F0A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672AB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DE098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20DE4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FC404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39DE1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D924EB" w:rsidRPr="00D924EB" w14:paraId="668596B1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562B3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C4F30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AD7FF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13B20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A0807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6D469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3A2E9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1AADA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15B5F491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F3042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F23B2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D541B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46891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06AE2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548DE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D4881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74FA6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0E92E25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74214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2DD9B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06266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FC62D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67E73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1E382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5DA7F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012FC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7D210563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02505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D0010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C5307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E0BF1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0F8CE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9C5E1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D1933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093AC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3A16BAF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D8950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DA5B4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ED7B8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A7D84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221D7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D09B0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D7EB4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69E22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2CEA8CA5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0EFDF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3249C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44DE4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0F862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999F5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83AAE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3FF38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6F325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60EE4A33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225E6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8C3B5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CD024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DCFB7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A7DB5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97AEF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1F2EE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56A46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0D5C002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A1829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1C6CB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83A4B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52BA1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BA451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F8A44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C2D80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E5C8F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0ED060A1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7EB02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37EBA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57732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EA709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ED681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BFB03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D746A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BE625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D924EB" w:rsidRPr="00D924EB" w14:paraId="25A5A6D0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17C7F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5F59E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07A5B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6C3D6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7DA5C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4D0CE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F48BF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AAC71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134A3F75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FD360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0E9AC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54EE9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52852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CA0E2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8D5C0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10A0C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F4040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D924EB" w:rsidRPr="00D924EB" w14:paraId="59880D4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711B9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3CFAA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6991D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0DD56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BFBB0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76349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CC37E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88A75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54908EBB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71DC0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1372E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2AF64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36179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34F9D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61871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88835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22FEA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650CABA6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C0870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0820D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E1563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B4471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189E3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7A81D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D4EBF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6DB6D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D924EB" w:rsidRPr="00D924EB" w14:paraId="7B8AE16C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21F31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76C55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7E7A1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1EC77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D78EB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8B55B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63B5F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482A4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6808B559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F6E13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2A29D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93B51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96C54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1A851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6F9BF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BF34D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59E08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72700AA3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220AA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FF4AB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E1073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DFD66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31081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0FDF3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F3867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7B621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11BA8B8B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55051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B09F7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E271D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364E9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72295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A8955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76274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CDFEF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26098DF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88104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E4C01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AA25D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79BF9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B880B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2FADE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3019B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57594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446C3261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979F3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C39EB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AD23A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3EA97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F74F1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A1BC3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BE267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D60AE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78D373B3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D5888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E2B1D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CCDA3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DD809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9C369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E72F1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06AFA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8E07F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0DF32C2C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0AA15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DCAEF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313F8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5FEDC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32825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BE947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52DC7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E1B54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06940C01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F2583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R-07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302E9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776E0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C4FE5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5D92B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D1504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02058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9A82A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D924EB" w:rsidRPr="00D924EB" w14:paraId="28B8929D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9D3E1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637C8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AE0DA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4EB71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D34ED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8370C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898B3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AF4A0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74E023A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DD6C3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8DA2B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A848C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FCF5A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67D43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451AB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1DFAE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2F3A6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7989FDDE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C4E4A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85E2C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59673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D8DBE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78241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0DB95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8CD5F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F8380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162FF220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DD16A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B9BE0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BC24C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DCBBE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20F77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C3523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35358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54904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4B67970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68728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FF0BD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75628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5112A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45939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3B080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AFD30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3F8F4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26BCD68E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1A401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19639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0E31E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9E596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D83AC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52C76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B839E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91D59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70FE7243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7FDC5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354F9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3A7CF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D7E86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FC139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8721C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26A39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5D728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62EBB4A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72656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A9245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E4FF0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191B3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350A9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E4B40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DC251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8809C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D924EB" w:rsidRPr="00D924EB" w14:paraId="5093AE9F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7EBF6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812CC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A0ADA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31EEA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9E3FF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0977E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4A564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DBB3F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3DA289AB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9EE3D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96FC3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57307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EAEE3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C19B8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788B4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84A2C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6465D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55F7B526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884C4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E3DE0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C93A9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D86A8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7A6F3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096C1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84A9C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717DE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3BBD7DB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ED4F6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0C82D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03D96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B73A5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45650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42C14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FE5A1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D2601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D924EB" w:rsidRPr="00D924EB" w14:paraId="2C2D1896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8CBF2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8D332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F1054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63B2D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D15B6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ABF17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5ADF2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2FF09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D924EB" w:rsidRPr="00D924EB" w14:paraId="36AAD68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14FC8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2865D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D7B5A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61C67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08103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63A67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F4EBF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0CE49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57525F4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F549D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1FAC6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25D4B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5D6C0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055D2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D42FA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3535B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5BA19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50D748E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1E807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32FBE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F64F8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5648B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2F3C7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2F616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B73F9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0E978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D924EB" w:rsidRPr="00D924EB" w14:paraId="089B3F81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14B30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2465E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66842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E94E5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7069C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97CEC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E4014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11028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407B962E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DFE36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2387F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24B6C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8496C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9A44C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4CC43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0FF72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895B2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6979FAF9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3D2B7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B95C6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19E18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ED242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8FA8A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46F8D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C65EF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35653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D924EB" w:rsidRPr="00D924EB" w14:paraId="3C0CB1BE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9E218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79610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8B543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2A3DD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93FB2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163BD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03786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300A6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D924EB" w:rsidRPr="00D924EB" w14:paraId="605C3B43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0B9E1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BBB61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444D0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4B7E0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2F8C4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24FAD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B8311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41476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</w:tbl>
    <w:p w14:paraId="6277032E" w14:textId="2926A943" w:rsidR="00D924EB" w:rsidRDefault="00D924EB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 w:type="page"/>
      </w:r>
    </w:p>
    <w:p w14:paraId="029150D9" w14:textId="487B1EA9" w:rsidR="00E678FE" w:rsidRPr="00E678FE" w:rsidRDefault="00E678FE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28" w:name="_Toc150772026"/>
      <w:bookmarkStart w:id="29" w:name="_Toc151810793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5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Tabulasi Data Responden Kualitas Pelayanan</w:t>
      </w:r>
      <w:bookmarkEnd w:id="28"/>
      <w:bookmarkEnd w:id="29"/>
    </w:p>
    <w:tbl>
      <w:tblPr>
        <w:tblW w:w="832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40"/>
        <w:gridCol w:w="1040"/>
        <w:gridCol w:w="1040"/>
        <w:gridCol w:w="1040"/>
        <w:gridCol w:w="1040"/>
        <w:gridCol w:w="1040"/>
        <w:gridCol w:w="1040"/>
        <w:gridCol w:w="1040"/>
      </w:tblGrid>
      <w:tr w:rsidR="00D924EB" w:rsidRPr="00D924EB" w14:paraId="673830C9" w14:textId="77777777" w:rsidTr="00D924EB">
        <w:trPr>
          <w:trHeight w:val="300"/>
        </w:trPr>
        <w:tc>
          <w:tcPr>
            <w:tcW w:w="10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947B6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6240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4E78B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KUALITAS PELAYANAN (X1)</w:t>
            </w:r>
          </w:p>
        </w:tc>
        <w:tc>
          <w:tcPr>
            <w:tcW w:w="10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7A69C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JML</w:t>
            </w:r>
          </w:p>
        </w:tc>
      </w:tr>
      <w:tr w:rsidR="00D924EB" w:rsidRPr="00D924EB" w14:paraId="72B2190D" w14:textId="77777777" w:rsidTr="00D924EB">
        <w:trPr>
          <w:trHeight w:val="30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B46BC7" w14:textId="77777777" w:rsidR="00D924EB" w:rsidRPr="00D924EB" w:rsidRDefault="00D924EB">
            <w:pP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97AC8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1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C36F6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1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963FA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1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15A79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1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CB1A3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1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BA231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X1.6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E2465C" w14:textId="77777777" w:rsidR="00D924EB" w:rsidRPr="00D924EB" w:rsidRDefault="00D924EB">
            <w:pP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</w:tr>
      <w:tr w:rsidR="00D924EB" w:rsidRPr="00D924EB" w14:paraId="1A253F72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77FB9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FA964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633EB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6AAD8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90F2B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BBE69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8A0AC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CCE2C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D924EB" w:rsidRPr="00D924EB" w14:paraId="3DBB68F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FFA6A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A8E48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54E28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83C8D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BD7C0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4B3BA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3B86B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AB5A7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655872A9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B6B9C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02C0C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AB04F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EB1E3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F25E8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2105E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EC7D3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8C319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13A08B6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339C5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0121A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75B78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0F5D9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851FC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20CD3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6C979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01081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D924EB" w:rsidRPr="00D924EB" w14:paraId="73613A7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111D4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9DEAD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47FC9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B24B0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F5366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3474E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76260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9CA48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45E8236C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0CDCA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7971B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0B85B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15A55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747E4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1D3FD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25D61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9428A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7535BDD9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A3CC2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DB35C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A9FB4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19247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999F8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891EB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6CEA5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66CF9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2AD0C3CD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C1154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5B4BB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73B6E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3C30C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27337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EEC79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6B670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5D92A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25DF58D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F457D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DB31D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14EC2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B4CAE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D9740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454ED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EF6D1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381DE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3D42DC11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6025F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9D6A3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00B8F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C5A93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FA4F3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BDEAD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E614E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BC34D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6738475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013D1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92393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A97E8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678D1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9D280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14E7D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0DDF8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45AE3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699F1DC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15E7F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71B9C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F05A8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CF0F4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8A871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6D44D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F6AA8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F895F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D924EB" w:rsidRPr="00D924EB" w14:paraId="58752C6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45E90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08AE6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181DA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36874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EF9E8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A2949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2C1B8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28273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5BDAD311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35CAA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AB607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9FED1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56CED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48E46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6EC09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DE7EA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AC94F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01E05AE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E0142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7137D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7804B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593FD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F1E0E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4E160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AFB3A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8CE95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6E0772DB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0B9DB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AE5AD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E0918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3C89B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7C13D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12CBB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1E21C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033B5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25E69F7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CE32F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8728C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34CA8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49EA7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B4C02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3B973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25021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CE999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213E2E6D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7FF31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9CA96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1C4A5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5C7E4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64B2F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31C94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02863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E3263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D924EB" w:rsidRPr="00D924EB" w14:paraId="644B34E3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87DDA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4ED8D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E05D2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63A1B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3F30C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3E6F6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45601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854F9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10B698B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38CAE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CD8D2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AC438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A7FE7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D928D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FFA5D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898FE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63761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332FC052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0D731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04B4D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9B39A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FFC4C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2D3C4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6EEAF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38671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D785A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D924EB" w:rsidRPr="00D924EB" w14:paraId="601D134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F1E36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ADC98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19E59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8A852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22660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B1245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CBD28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5781D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156F136B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79ACD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E96FD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74E8A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0EC63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D7A4A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D508C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BF10F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FA969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D924EB" w:rsidRPr="00D924EB" w14:paraId="595254D5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48A21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7E813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2F7A9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7FA0E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4C2C1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4418F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7F895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C38F0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6582B4AD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8D5B0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R-0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EADC3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0FD3D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3DF9F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AAD73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10119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7F537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B23AB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7EBF4170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5A2DE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A00E0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47CA5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2B09C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22255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FED6C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82E41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76198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27F2B32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3E524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E68F7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1A616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17ADD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741F5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E416F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51ECF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FC23B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6C37B6CC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CF447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837C8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4C157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E03D5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9DF48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BB4C5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6C894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DA994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3009BA3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6CA72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560E9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7A74E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E35E5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A61D3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BAE3D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C3F03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E28B6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0997B0EF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39AFB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17C4B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E39A1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9C6B1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C5CE8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9154E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731AC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D71D9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7FC6D4CE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6B75C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92FD1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02FC2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8FED2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8A0FF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92666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6FF6D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5DFD3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781EA58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DECFC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D609B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3EA39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15CA7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051A7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D4010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38F25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B5CA4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3C77FED5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C0A5F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AC266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49712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864F5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9F822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518E4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CD024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DD439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1E75834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78039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2E023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1782F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093F0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C32FC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0CCF6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7D10F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007AD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7091B08F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39968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50962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9E341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40ED8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E472E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1A2B7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01681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04071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1016E42F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2F53A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A9620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223BA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5817D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98661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91039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43175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E31E8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733E4742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3C88F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5F0D7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93C49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E9266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73169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3631D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21D0A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4F6E1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</w:tr>
      <w:tr w:rsidR="00D924EB" w:rsidRPr="00D924EB" w14:paraId="5A397002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409AF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852C6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043F6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006AA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07FFD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EE315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E8DCA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66F10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0C7AB5BC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8AEE3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E2A17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59C72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3AB48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2BAAA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3FABA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A9FD3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63FA0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1CA17C1E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9A97C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BDAD1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A7537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39773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9F25F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7F416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FDD94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84403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2498411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234C7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39223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E329D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C9195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DDD83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BCF6B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50EB6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636EA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4B8289A1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064CD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BF08D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C2B1B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2894E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E597B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FA0C6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BB1C8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42D8C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4F282D0E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E6C8B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AE1B0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4F7E2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A7C19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BA776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83711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95CAC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903AB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3996C1AB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5557F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1D5FF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F6BB5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7E4FD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CB189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7B5F5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05DB4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B94B9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0E709F7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908BB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4D007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16A66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FB5FF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9E562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5D2AC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3F0F1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33271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68D9279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A24B7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3690D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5E615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C82D8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876A5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082ED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FA3C7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EE37A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6C70F1B1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D1326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87BC7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55DE4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3DE4E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8221F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5EE51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8778B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2E409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0D5D728B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F4F16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DE286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BFE5E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E3D8D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03591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7ED50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BE399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B33DF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48D775F0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00065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008BF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05E0A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87B4B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2BBE3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2D54F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2173C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63704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67E382A5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D454B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C3238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38037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E8950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AA60B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4C7D9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7A8CB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74AB7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D924EB" w:rsidRPr="00D924EB" w14:paraId="0FB09535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17E28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5A7F8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DA5A9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D348A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97D03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1ABC3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B48B8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5AE28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40B735F6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58CF0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R-0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0AD89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23262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7B096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244B1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62BF8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5A5AA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54DD3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128E6B4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9DF3E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A4024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F8FBB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DDA11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7950E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22C46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D58C9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80642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66667462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B6777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11AD3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2F6F4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CD9FB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75C31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C93FD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A3CF3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5120D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3A176920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8BB32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640FE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C2974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32B63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854EF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345F8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40D40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129CD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03BE0392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28D0F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E61DA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0C5BC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2A699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20ABF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71860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2FCB6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9A265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D924EB" w:rsidRPr="00D924EB" w14:paraId="461BB2CC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9BA65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49618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30210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71172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93650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96A5D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63FD3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F6335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42314D1C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A7061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A0785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367ED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AD165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3FA4D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A452C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097C3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EFC3A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0F52AC3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67FF8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C33F3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5C814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D8ADB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8D9B1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8408D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5301A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72772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1436F606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A5ED5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8FB66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55F22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3870E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4F3AF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96A7E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B3C7A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FEDB7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1CF8E1CF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8903B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6084E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D6A02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CBC2A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F8491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18633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A27AC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4C5F8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68088285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FB850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2B850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9A764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B8E98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E4729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0C85F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7CF5C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EEB0F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6740551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84136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E8AC7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2CE92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F8950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79A83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37708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E461A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840F0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7C125DF3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0CD78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B61CA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762A1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3A15D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63BBC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26CA3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29219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FA3D6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5F533E3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AB22B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5EE46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6CFFC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9E917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3FB0B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6C1E1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CA897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081D2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180678B2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8727F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15E47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EB3F2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E2169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89F99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3837E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C52E9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9883D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D924EB" w:rsidRPr="00D924EB" w14:paraId="02A620AE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50F0D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357B4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C7D5B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5FD0A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D3C54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44C46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2FB4C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371ED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47EBC36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40642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4E840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2B23C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088E7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4D564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F3915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1CD07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762EB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54FA53C0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B42FD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9C3AC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86A3F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4C971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4C2F5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C0A6A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C5EED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67B0E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D924EB" w:rsidRPr="00D924EB" w14:paraId="6C95EB7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6BD1A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57CD6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6F2C4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01728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94B39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BA60F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2633D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A0096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599C4C6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772AC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B088D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7E0EE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0D636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AAE02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64FB9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1408F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A92FD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14904A5E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2BDF5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23D0D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109A5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FD85D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05918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ABE57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8E095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0896D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0B49D2A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81C6E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B83BB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D7FDD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325F4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7DDA6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311A7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D1B1D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A0076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30F9F6B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22A2B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C9F93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6B651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10F0B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EFE83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AC34F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7896E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43394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62653EE1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7AD01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8D63F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3FAB6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9F831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75E84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5D504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DC7A4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4B8CC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42D4C445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2A36B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8324A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21669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69A5D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0C140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69321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B3D5F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23C8A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6709CB82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7A679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E5654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6BF33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5F7B2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05252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6FC8D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78173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1EE37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D924EB" w:rsidRPr="00D924EB" w14:paraId="614EF553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D134A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DE099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22C9B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A2100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4CE6F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46053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44287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D12A4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611C8EAB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2658B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R-07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25CC4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1AA64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6A77A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7DAE9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9FBE0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4A175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6D532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3B27C24D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9A29D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44456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270C2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0B2E7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03029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86657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EE880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E6390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536CF2E6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55D33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95F87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69F2A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8FC3F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5CE06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1884F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B1B32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32943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2A265CB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AF313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FF74F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367F0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B4B11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F9E4E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CFDBF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378A3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BD81B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70D71F89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BFAF6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B8AA8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71F78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318F4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531DB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A7DDD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F6F55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301D0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D924EB" w:rsidRPr="00D924EB" w14:paraId="5845662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E1C43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31CFD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FF651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D5F21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B5CBF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5F0B5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41DF9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2A9FE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4A10FCDE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6C4B4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9067E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EE56C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846FB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BF256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0BFEB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36D7A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FC8F4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1641FBF1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C1B05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96850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78F57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6EA7D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2A68A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FEB92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129E6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54CCC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D924EB" w:rsidRPr="00D924EB" w14:paraId="293B1DA5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6AFED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BEE04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AF1F4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4F703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91834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66916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E470A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C2DA3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332CF412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ED015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59E5A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CC69E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08614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895CE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BED26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9A9F3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DC080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D924EB" w:rsidRPr="00D924EB" w14:paraId="341E0DA9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9C363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D900D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01698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39655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F073A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925D8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1A1DC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F4C45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6A721C99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FED91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DC541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933B3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52A73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E679D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DE280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B210A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35791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385D1085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C005D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AD681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7F29C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726EA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0C528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C654D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B283F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7E7BB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0B280E7F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4F8D8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F4DA9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71CFC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3DF79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5028F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40156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81AE1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007F8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7865372D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C0CC1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619AC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7BAA6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444AF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FDC08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CEBA4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CC1B9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4B50B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6612E1D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02B55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F42F3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C40B9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FCE1E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72B95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3D7D2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F6F14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92D56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6302FB2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6F0DC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719F1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F0BD3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98105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B6E0B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D8D9C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2676D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A9D2A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085C79B2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69E0A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DB7C0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329FF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309FA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689A7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FB6D5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9DE0A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C0DFF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75234621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B5644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D4BDA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7B880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1F4E5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0D1D7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316C5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15882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158F3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37EE4E30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465F7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C84AD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EBFD5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61AC6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20743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1738A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E5FE6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5D2F5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64D7EDF3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3A4DA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C1945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64F94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BB84F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E7BFD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B8182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82DFE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D4EEB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5CFDFFE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D077F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962B4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06E44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70A5C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94944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09C24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6F377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AFE55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</w:tbl>
    <w:p w14:paraId="0182E303" w14:textId="100E4952" w:rsidR="00D924EB" w:rsidRDefault="00D924EB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 w:type="page"/>
      </w:r>
    </w:p>
    <w:p w14:paraId="18C10E9B" w14:textId="18074F9D" w:rsidR="00E678FE" w:rsidRPr="00E678FE" w:rsidRDefault="00E678FE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30" w:name="_Toc150772027"/>
      <w:bookmarkStart w:id="31" w:name="_Toc151810794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6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Tabulasi Data Responden </w:t>
      </w:r>
      <w:r w:rsidRPr="00330C74">
        <w:rPr>
          <w:rFonts w:ascii="Times New Roman" w:hAnsi="Times New Roman" w:cs="Times New Roman"/>
          <w:b/>
          <w:bCs/>
          <w:iCs w:val="0"/>
          <w:color w:val="000000" w:themeColor="text1"/>
          <w:sz w:val="24"/>
          <w:szCs w:val="24"/>
        </w:rPr>
        <w:t>Word Of Mouth</w:t>
      </w:r>
      <w:bookmarkEnd w:id="30"/>
      <w:bookmarkEnd w:id="31"/>
    </w:p>
    <w:tbl>
      <w:tblPr>
        <w:tblW w:w="832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40"/>
        <w:gridCol w:w="1040"/>
        <w:gridCol w:w="1040"/>
        <w:gridCol w:w="1040"/>
        <w:gridCol w:w="1040"/>
        <w:gridCol w:w="1040"/>
        <w:gridCol w:w="1040"/>
        <w:gridCol w:w="1040"/>
      </w:tblGrid>
      <w:tr w:rsidR="00D924EB" w:rsidRPr="00D924EB" w14:paraId="4BB75E27" w14:textId="77777777" w:rsidTr="00D924EB">
        <w:trPr>
          <w:trHeight w:val="310"/>
        </w:trPr>
        <w:tc>
          <w:tcPr>
            <w:tcW w:w="10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106C7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Kode </w:t>
            </w:r>
          </w:p>
        </w:tc>
        <w:tc>
          <w:tcPr>
            <w:tcW w:w="6240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1E90D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  <w:t>WORD OF MOUTH</w:t>
            </w:r>
            <w:r w:rsidRPr="00D924EB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(X2)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A6452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D924EB" w:rsidRPr="00D924EB" w14:paraId="65EE6A7E" w14:textId="77777777" w:rsidTr="00D924EB">
        <w:trPr>
          <w:trHeight w:val="31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A3E38C" w14:textId="77777777" w:rsidR="00D924EB" w:rsidRPr="00D924EB" w:rsidRDefault="00D924EB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5D427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2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CC539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2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B042D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2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02052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2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8CA67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2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DA583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X2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7789C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JML</w:t>
            </w:r>
          </w:p>
        </w:tc>
      </w:tr>
      <w:tr w:rsidR="00D924EB" w:rsidRPr="00D924EB" w14:paraId="6631509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7848A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870EB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4BA41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E2257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C4721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5AB6B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21B30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DDCDE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65EFA773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ED8EB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89D95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6432B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FAEC0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3D95F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AE30B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90BBF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87F5D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2687361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F7DF4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3CEA2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F09C3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A5919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D0431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AB701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F9452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DDE42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36747752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32DC7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41498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ADA62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CB897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65AB0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5DC07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AE830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E59AE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4CFEBA7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1251B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D6AE6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ED911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E3F9D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F5A3A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94D82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34FB6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9D70D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34B4D84D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43BF8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1720D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52C10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C4E25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2D176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E7896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9037F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BF29D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46D6EA66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DAC87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49ED9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2CFB6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B5325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59665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B6C6B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F1D7B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ED1F4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0EB7862C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EB16A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D10F6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49FE7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B3559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E8986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2C0AD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A8253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A832F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1A0321B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A2FD0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D2EF5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34634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D154A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A8D3B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D01AC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9F4C5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403A2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25EC09B9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312A9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3BDD2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9F725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F2394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8CA30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57008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BC678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DC852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3F1CCA02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3DC3A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88393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07882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005C6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E6841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6511B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6539E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6C058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5BE4C0D0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7E90E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8905F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B7BD9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F0F4F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F1861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B2C1B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BF008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83C33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1721F57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C5CF5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B120E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47994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D0197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6D36C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DA6C1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72AB3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1F418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3A7C8C1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D2C82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542AB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F6DBE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5F4D0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1B58E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2EF28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1A357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82517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4AFC7FAB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170F0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A8034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930AD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14D07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8D918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1512B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7C613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AAF16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</w:tr>
      <w:tr w:rsidR="00D924EB" w:rsidRPr="00D924EB" w14:paraId="1EE811CF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BAAF3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E1BB7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E2555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F0EDE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E2B39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0FB1E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2961F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9FC8D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7D034C62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FFECC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2C033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84E65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84A33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77581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7A562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47BEB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6BE37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4E569D00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96563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767DA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C0662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1C1D9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A81CE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6869E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B2D8E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37A23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2347AAE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D1E95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F243F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272B8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BDEC8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27D50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2358D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12E80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5CEEF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D924EB" w:rsidRPr="00D924EB" w14:paraId="1B8B23B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745CD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19DC9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31B50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FA8B5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C11CA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749FB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1FE4A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94BFB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1C67D0F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E6470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40853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4300A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7D85C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82CF9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6347B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C44D7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DBC6D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D924EB" w:rsidRPr="00D924EB" w14:paraId="506E2FC2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C869A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8AD27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B7DC3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8724E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9FC1B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D7060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0F537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02186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69C9E0A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2AFC3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1BBD6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3DDAF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05A7D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05D8B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5717D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3A00D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3E6C3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2F1DC07E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BC57B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7EA4C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85670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CF387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B5DF7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4973A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E593D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65CAB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54F0D39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6E73A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R-0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58556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D1ABB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B6182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CA37C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C9FD4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061A3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282A7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54116685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F23DF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3F2A9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515C6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53108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AD993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DB466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2856C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94D73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25A3F540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96DAB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51E65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FD759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95C6B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F68ED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D3895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483B9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224B0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06A6B7D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045F3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C54E9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65DF7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3B7AF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E8B37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3A9BE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7AB59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9469A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D924EB" w:rsidRPr="00D924EB" w14:paraId="369EE7F2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E76A1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DE4DB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5889B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A85E0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2C8BC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FA816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43CDF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40A24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D924EB" w:rsidRPr="00D924EB" w14:paraId="3491AA6B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34FA7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789E7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64E84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3058A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C56BC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C4E08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E7559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CB6FE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D924EB" w:rsidRPr="00D924EB" w14:paraId="6C3A0CB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43A41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FBACD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21EEA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CD218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8C465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73025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2CDCA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19DCD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D924EB" w:rsidRPr="00D924EB" w14:paraId="1FF1E1C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06451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96166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E6D92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2524D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0392E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270A8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CC6EE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C7902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D924EB" w:rsidRPr="00D924EB" w14:paraId="3525751E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6FD00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8BBD7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F01E7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CCFFA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78E71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46180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1480B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9A9A7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D924EB" w:rsidRPr="00D924EB" w14:paraId="7ECCD40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0AD33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55E49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2F0ED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59C28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8855C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4FE85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9065A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97DB8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791E610C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EF0D8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E6A69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92EC8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894EC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9F668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2C50A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1E34A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D7211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586AB2AB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7E11C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7DDCD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8DBEC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DCCB9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7BE80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82266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07CB3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0B73E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D924EB" w:rsidRPr="00D924EB" w14:paraId="1654CD0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55421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D4F20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56AF1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8710E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A0D6D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5FF82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BF295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A295A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0A0B9C5F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49CAA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F024F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C7B9D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31C60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86A83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F1717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9A063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ED6A1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269349A0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7A9BD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B94AD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78FBB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5E4F2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0EC4A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9B643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61074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61BCC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4267B0F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7C4F3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F81E3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ABFC0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F0362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59D34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0A25B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56247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C2BA0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D924EB" w:rsidRPr="00D924EB" w14:paraId="079485B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FC57A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BAB74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15AE9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D8304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C1B21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DA356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40C0B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2CDFD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609BAF8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DA855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3A158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57A07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B50F8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21EE1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B78A5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444A2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DEC79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D924EB" w:rsidRPr="00D924EB" w14:paraId="47911FDE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A9359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7ABFF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246C0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524DC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7F567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25C8E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9961C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48953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D924EB" w:rsidRPr="00D924EB" w14:paraId="0560C90F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806D0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E3762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39142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C80A4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3EBF9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48415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FEB53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7BC5D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19304475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0DE7B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802CB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3FD6B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1D4F2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732E4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C2B40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815BC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AA454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4E5A7B7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BEEE8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D2A45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F66C1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9DEF8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FAA57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ABCD6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F4DC0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AB294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597370A3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3FE1A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C0471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750B0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34546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968C8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999E6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5E0E2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521EC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D924EB" w:rsidRPr="00D924EB" w14:paraId="507CD6C5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B50DD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E07E7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5F9BA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E23C8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38634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46688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24B79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A31C2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0E84B61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48170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A89B7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6042D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F06D6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A1A63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73573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E69A4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B9447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3C8C28E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4A6BF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1DCEB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90C58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F5E37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23506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CF430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4C0AD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4887B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0E298141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09746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C2F7B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A5398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9E113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085FB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4E15A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A0830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D0611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43C8A175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50628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R-0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E156B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C8C41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17416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34FC3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BC7DC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3142B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D9F64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63BFC12D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E6E5C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0A398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4D739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5760C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27DFA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BBAFB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517D4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3F557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2827CD5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62C59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4347C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25D59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80E1F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68C8B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E82EF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5E1BC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5BC88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4376334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FD393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894FD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C9E3C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33DA8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533E5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8B6C8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CEE6C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7876E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2C54D116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9A80A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45D67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425B1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AE625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FF98B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92A10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37C59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A3C8A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6831E05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E5F17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6E209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E585C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49978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47026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3382D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2EEA5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DFDD1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6DB9FEED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788F1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177B7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E870F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4209A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77EF7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2A150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765A6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76201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1F10DF50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75AB8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4152C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123B4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7893C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C9ADF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243F9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A9442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A9398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0764846F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53CFC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57360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C1570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33A9B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03927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170B7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20C1F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BD9E0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01614423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393C8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D4460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8FA13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2760B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B621C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39915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89F1E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12EED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1F79E4C2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7FB5A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679CD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F8775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06888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AFEFD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91EF2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90FE1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709E6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7AF09A5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49AC6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67177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FD528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54EF5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6DFF8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F160C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1A52C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E658F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488A858C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5D801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083B6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DB2BF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337FC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B89F6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C6E94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F167D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28C14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D924EB" w:rsidRPr="00D924EB" w14:paraId="30923F6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3228C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52F06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DD42E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5DA89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1858B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0FDAA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448D8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F6C28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4BB4AD0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97951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3F1CB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3DB3C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27D46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0D5DB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D0586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DCEA4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152EE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404A1099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5EDB5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11140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3A741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85441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92121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CD50E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A67A1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A60CE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3D001C89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6BA22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37E96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02531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3B3D9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B6198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FE23C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B0BF3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A5C84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05B9225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53931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3E41E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731A6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C7BE7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E2191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E8928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4AB18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88F8A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7F79D1E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6782D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12D85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01FC2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329A9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615E7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7192E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1DB76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11E48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4EEF09B5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76A59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BAA84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D6AEB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F8A2A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84BF2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A616E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C89C2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1BDCB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D924EB" w:rsidRPr="00D924EB" w14:paraId="7C75AD0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544B8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E3688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2D794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9367A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FC1BA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BCBE8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E67FD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C2139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6C1A670A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7C532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8E655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D1BB1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02C24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E34F9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70559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90CC5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FAEB1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0B7DB4DF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EFCA9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3CDD1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FAEFC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CDB47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91B0F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3DFAB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C857A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D6C62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</w:tr>
      <w:tr w:rsidR="00D924EB" w:rsidRPr="00D924EB" w14:paraId="296688D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90808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A00A7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BD88D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384AD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9C220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D2388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D047D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6031E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</w:tr>
      <w:tr w:rsidR="00D924EB" w:rsidRPr="00D924EB" w14:paraId="3939C4DF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9C5C9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983D4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73D0B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1BDDD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1A729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AC1EB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23545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67126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425B10C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42757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A1BAB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83C50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2AAE9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793CF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247C3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BF05F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543AA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6A789E3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9F82A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640AC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FE1A0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3A79E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63858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07955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F9150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A79E8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0C1040F2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05A9EA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R-07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84BA5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EC8CD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E4F98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4500C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3B217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7EB56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0229F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D924EB" w:rsidRPr="00D924EB" w14:paraId="0F0ABD65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984C7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B984A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2319A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9C79A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F4E9C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B8F11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053CD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FB12B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7D32ECE9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10924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C8655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E39EC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4E332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0CF4E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1BE8F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C4CAD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A6205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66DF3929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B7A1E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CAED1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F7555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91C25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D99EB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AA5F7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1C5C2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07FF6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1C14448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A0D33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D34EA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7D319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E3336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39062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AE2EC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4496A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53634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2A9AAEA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95CF8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482C4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D6F09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D89A1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9B1D0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B628E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4C140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AA841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2D7C5F3B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2A913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1190F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F3577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6EE39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1D173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10048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8A725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50DEB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D924EB" w:rsidRPr="00D924EB" w14:paraId="75BB658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5E2AF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A3C32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81FB6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9617D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1CD41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01596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CFEFE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344EA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0724B4C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325FE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9610E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148FD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E018F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2B2D2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6FEE3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134F0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CCD56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D924EB" w:rsidRPr="00D924EB" w14:paraId="46F5E130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380BA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2358C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119C7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ABDB5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098FB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DB186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44E93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B4824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</w:tr>
      <w:tr w:rsidR="00D924EB" w:rsidRPr="00D924EB" w14:paraId="1DCC362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CCC5A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8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C781F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D2BD7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BAA5E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7AEFB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4C5D0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9901C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E5DFE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6AD3669B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4652B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DFA9B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7FBC8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6FA2E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CAB79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F2E79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AA5DD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E016B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20D99AE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142E2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3AC8D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38791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8A20A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1464F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72229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A5999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01886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51609BAF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18431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D2CBE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E4609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5B33C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DD99A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5D79E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19ACA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00EBB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6FAD3524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41633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88ECC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EFA0E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FC80E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EA069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0BC58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A6348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3AAA8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490B1676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DC8B1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D078C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B61D1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87016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4DA49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B0C67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BBB71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6C266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</w:tr>
      <w:tr w:rsidR="00D924EB" w:rsidRPr="00D924EB" w14:paraId="2057E0F7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69982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FF614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44528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1E448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37E03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A04F8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18C45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30271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D924EB" w:rsidRPr="00D924EB" w14:paraId="4E43CE65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5E2E2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1CB65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8C790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0BF5A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DD02E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C4567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350BB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0E223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D924EB" w:rsidRPr="00D924EB" w14:paraId="5DE91745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51C72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5300A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4C274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8BEC9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004B3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52B8E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8C3EA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4D34A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D924EB" w:rsidRPr="00D924EB" w14:paraId="48906D69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2EABE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857DB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354D5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E4FDB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E619A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7373F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357398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A0816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D924EB" w:rsidRPr="00D924EB" w14:paraId="48340A58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C222B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09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B9E06E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E3A6A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7DA54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3A15E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67A7B9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9A256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996E9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D924EB" w:rsidRPr="00D924EB" w14:paraId="569D302E" w14:textId="77777777" w:rsidTr="00D924EB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7D9F1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-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4C4BDB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06F3F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CB0C2C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9ED6F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A9999F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774513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A1BB5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</w:tbl>
    <w:p w14:paraId="3B235C03" w14:textId="03689BB3" w:rsidR="00D924EB" w:rsidRDefault="00D924EB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 w:type="page"/>
      </w:r>
    </w:p>
    <w:p w14:paraId="1B6BEF26" w14:textId="5DA3EF58" w:rsidR="00E678FE" w:rsidRDefault="00E678FE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32" w:name="_Toc150772028"/>
      <w:bookmarkStart w:id="33" w:name="_Toc151810795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7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Tabulasi Data Responden Suasana Toko</w:t>
      </w:r>
      <w:bookmarkEnd w:id="32"/>
      <w:bookmarkEnd w:id="33"/>
    </w:p>
    <w:tbl>
      <w:tblPr>
        <w:tblW w:w="8320" w:type="dxa"/>
        <w:tblLook w:val="04A0" w:firstRow="1" w:lastRow="0" w:firstColumn="1" w:lastColumn="0" w:noHBand="0" w:noVBand="1"/>
      </w:tblPr>
      <w:tblGrid>
        <w:gridCol w:w="1040"/>
        <w:gridCol w:w="1046"/>
        <w:gridCol w:w="1046"/>
        <w:gridCol w:w="1046"/>
        <w:gridCol w:w="1046"/>
        <w:gridCol w:w="1046"/>
        <w:gridCol w:w="1046"/>
        <w:gridCol w:w="1004"/>
      </w:tblGrid>
      <w:tr w:rsidR="00D924EB" w:rsidRPr="00D924EB" w14:paraId="322EF9B2" w14:textId="77777777" w:rsidTr="00D924EB">
        <w:trPr>
          <w:trHeight w:val="310"/>
        </w:trPr>
        <w:tc>
          <w:tcPr>
            <w:tcW w:w="10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8CF00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Kode</w:t>
            </w:r>
          </w:p>
        </w:tc>
        <w:tc>
          <w:tcPr>
            <w:tcW w:w="7280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13EB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SUASANA TOKO (X3)</w:t>
            </w:r>
          </w:p>
        </w:tc>
      </w:tr>
      <w:tr w:rsidR="00D924EB" w:rsidRPr="00D924EB" w14:paraId="1C99DC8B" w14:textId="77777777" w:rsidTr="00D924EB">
        <w:trPr>
          <w:trHeight w:val="310"/>
        </w:trPr>
        <w:tc>
          <w:tcPr>
            <w:tcW w:w="10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2E02FF" w14:textId="77777777" w:rsidR="00D924EB" w:rsidRPr="00D924EB" w:rsidRDefault="00D924EB" w:rsidP="00D924E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35C89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X3.1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D9F3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X3.2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2416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X3.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3AAE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X3.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0AA2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X3.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C572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X3.6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38943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JML</w:t>
            </w:r>
          </w:p>
        </w:tc>
      </w:tr>
      <w:tr w:rsidR="00D924EB" w:rsidRPr="00D924EB" w14:paraId="641440BD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E719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01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7ED4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633E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100F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F402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7DE88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E1EE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4E6B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6</w:t>
            </w:r>
          </w:p>
        </w:tc>
      </w:tr>
      <w:tr w:rsidR="00D924EB" w:rsidRPr="00D924EB" w14:paraId="472AA069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4847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02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B12C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EC9A8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F15AB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26D0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8EA9F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1B80E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2D413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6</w:t>
            </w:r>
          </w:p>
        </w:tc>
      </w:tr>
      <w:tr w:rsidR="00D924EB" w:rsidRPr="00D924EB" w14:paraId="00D23470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58AB0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0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6A91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B217B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3EBE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E718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756F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005B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7277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5</w:t>
            </w:r>
          </w:p>
        </w:tc>
      </w:tr>
      <w:tr w:rsidR="00D924EB" w:rsidRPr="00D924EB" w14:paraId="04DD458C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25A3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0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BCE72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C6DF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4689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D2F1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35A4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ABD52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CEDD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7</w:t>
            </w:r>
          </w:p>
        </w:tc>
      </w:tr>
      <w:tr w:rsidR="00D924EB" w:rsidRPr="00D924EB" w14:paraId="094E899D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C1C9A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0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2C61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55A5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76644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136D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D150B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22CF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3A0D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4</w:t>
            </w:r>
          </w:p>
        </w:tc>
      </w:tr>
      <w:tr w:rsidR="00D924EB" w:rsidRPr="00D924EB" w14:paraId="066CABD1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20B4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06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761F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5D29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BC0F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7B29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ABD9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8444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09D3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8</w:t>
            </w:r>
          </w:p>
        </w:tc>
      </w:tr>
      <w:tr w:rsidR="00D924EB" w:rsidRPr="00D924EB" w14:paraId="229BB11A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81A1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07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CA6E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D17D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82DA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B5ED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833B4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85B0F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E3BB7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5</w:t>
            </w:r>
          </w:p>
        </w:tc>
      </w:tr>
      <w:tr w:rsidR="00D924EB" w:rsidRPr="00D924EB" w14:paraId="6EF0EB96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6095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08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2033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2F57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F491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34E5F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79F1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4FAF3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2AE9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4</w:t>
            </w:r>
          </w:p>
        </w:tc>
      </w:tr>
      <w:tr w:rsidR="00D924EB" w:rsidRPr="00D924EB" w14:paraId="58FF15B2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AC8B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09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1D0B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FFE7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16E0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7AE4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4E30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69E9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0E19C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2</w:t>
            </w:r>
          </w:p>
        </w:tc>
      </w:tr>
      <w:tr w:rsidR="00D924EB" w:rsidRPr="00D924EB" w14:paraId="392E528A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F02EE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10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4E4B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07C15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0CD3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CBF8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ED232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B032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4196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5</w:t>
            </w:r>
          </w:p>
        </w:tc>
      </w:tr>
      <w:tr w:rsidR="00D924EB" w:rsidRPr="00D924EB" w14:paraId="2165463A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149B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11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65D5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83E6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EE72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6DF6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B4F4E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3A88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4BA2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7</w:t>
            </w:r>
          </w:p>
        </w:tc>
      </w:tr>
      <w:tr w:rsidR="00D924EB" w:rsidRPr="00D924EB" w14:paraId="27FA6B70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3E86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12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870C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B00D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D338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F2EB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91014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B850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AE47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2</w:t>
            </w:r>
          </w:p>
        </w:tc>
      </w:tr>
      <w:tr w:rsidR="00D924EB" w:rsidRPr="00D924EB" w14:paraId="415DC6A4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F87DD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1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01100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1A63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E2E14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A25D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A34B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5569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58310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1</w:t>
            </w:r>
          </w:p>
        </w:tc>
      </w:tr>
      <w:tr w:rsidR="00D924EB" w:rsidRPr="00D924EB" w14:paraId="4BBF61B5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A470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1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40CB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88D0A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8658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C29B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8148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B7BBA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7F71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0</w:t>
            </w:r>
          </w:p>
        </w:tc>
      </w:tr>
      <w:tr w:rsidR="00D924EB" w:rsidRPr="00D924EB" w14:paraId="10C3D048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43E9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1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2C90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7E48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6924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060D4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3816B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C2DB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1B68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5</w:t>
            </w:r>
          </w:p>
        </w:tc>
      </w:tr>
      <w:tr w:rsidR="00D924EB" w:rsidRPr="00D924EB" w14:paraId="31703B63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A03F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16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7023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C7F2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67A59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9175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11D50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7292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62269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5</w:t>
            </w:r>
          </w:p>
        </w:tc>
      </w:tr>
      <w:tr w:rsidR="00D924EB" w:rsidRPr="00D924EB" w14:paraId="5DBC9B71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A3237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17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3CE7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6577D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3323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97FC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6F5E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4F3F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F278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0</w:t>
            </w:r>
          </w:p>
        </w:tc>
      </w:tr>
      <w:tr w:rsidR="00D924EB" w:rsidRPr="00D924EB" w14:paraId="76BCA8C6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434D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18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AE59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964CB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8C15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D484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FA64F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0592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83B6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0</w:t>
            </w:r>
          </w:p>
        </w:tc>
      </w:tr>
      <w:tr w:rsidR="00D924EB" w:rsidRPr="00D924EB" w14:paraId="7BDFB4BA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3AE8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19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6AB7B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70FC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4D10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94F3C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9167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C0F40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5FA8E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0</w:t>
            </w:r>
          </w:p>
        </w:tc>
      </w:tr>
      <w:tr w:rsidR="00D924EB" w:rsidRPr="00D924EB" w14:paraId="389EE7D9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254BB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20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686F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4A99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BDDD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AACAA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DA6E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9199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08046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5</w:t>
            </w:r>
          </w:p>
        </w:tc>
      </w:tr>
      <w:tr w:rsidR="00D924EB" w:rsidRPr="00D924EB" w14:paraId="7811A8E9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313B4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21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BC35F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FF5E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9E50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4214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D4B4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4DBC4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C1C2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3</w:t>
            </w:r>
          </w:p>
        </w:tc>
      </w:tr>
      <w:tr w:rsidR="00D924EB" w:rsidRPr="00D924EB" w14:paraId="36F03CE9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9E62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22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0768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F467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F635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B353E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6A77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72BB2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2688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18</w:t>
            </w:r>
          </w:p>
        </w:tc>
      </w:tr>
      <w:tr w:rsidR="00D924EB" w:rsidRPr="00D924EB" w14:paraId="70001406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D8FE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2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65B7C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73B1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B36C6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526CF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BB08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0E31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B5E43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9</w:t>
            </w:r>
          </w:p>
        </w:tc>
      </w:tr>
      <w:tr w:rsidR="00D924EB" w:rsidRPr="00D924EB" w14:paraId="597F2AF4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D1D6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2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E79C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035E7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4C403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86C4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6EA1A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3C76E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AA8A0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6</w:t>
            </w:r>
          </w:p>
        </w:tc>
      </w:tr>
      <w:tr w:rsidR="00D924EB" w:rsidRPr="00D924EB" w14:paraId="0692ACB5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FB3D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2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26FA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351B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365E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880E6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9E537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F4332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C1B5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3</w:t>
            </w:r>
          </w:p>
        </w:tc>
      </w:tr>
      <w:tr w:rsidR="00D924EB" w:rsidRPr="00D924EB" w14:paraId="1F4BEA37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8612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26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35D3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0B2D1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CC03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F6CC0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FF194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919E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452D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4</w:t>
            </w:r>
          </w:p>
        </w:tc>
      </w:tr>
      <w:tr w:rsidR="00D924EB" w:rsidRPr="00D924EB" w14:paraId="711770A5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4F21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27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8E38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2CA2B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6AC13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3FF9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0900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15BE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F186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4</w:t>
            </w:r>
          </w:p>
        </w:tc>
      </w:tr>
      <w:tr w:rsidR="00D924EB" w:rsidRPr="00D924EB" w14:paraId="701EFE40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494C4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28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EF2B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22A8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7356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92DA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A1D9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DF84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CBA8F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2</w:t>
            </w:r>
          </w:p>
        </w:tc>
      </w:tr>
      <w:tr w:rsidR="00D924EB" w:rsidRPr="00D924EB" w14:paraId="6B26EA01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0CBF4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29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210E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205F1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ECCD0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2269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F264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D41B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0E2ED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0</w:t>
            </w:r>
          </w:p>
        </w:tc>
      </w:tr>
      <w:tr w:rsidR="00D924EB" w:rsidRPr="00D924EB" w14:paraId="6F9F0B8B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C1FB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30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9E3A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F0847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17C06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CCEC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6DF8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9E92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15B7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9</w:t>
            </w:r>
          </w:p>
        </w:tc>
      </w:tr>
      <w:tr w:rsidR="00D924EB" w:rsidRPr="00D924EB" w14:paraId="6DD020ED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8AC47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31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0C5F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6F39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4C9CE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2D60E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C57B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DC57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C889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3</w:t>
            </w:r>
          </w:p>
        </w:tc>
      </w:tr>
      <w:tr w:rsidR="00D924EB" w:rsidRPr="00D924EB" w14:paraId="0F59B612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C26C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32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84B6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08CB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36FF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A6F7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38FF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7894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9E3E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8</w:t>
            </w:r>
          </w:p>
        </w:tc>
      </w:tr>
      <w:tr w:rsidR="00D924EB" w:rsidRPr="00D924EB" w14:paraId="13145A19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A822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3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F825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48D0D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FFA7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913A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2E43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B402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89DA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3</w:t>
            </w:r>
          </w:p>
        </w:tc>
      </w:tr>
      <w:tr w:rsidR="00D924EB" w:rsidRPr="00D924EB" w14:paraId="73599A95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D1296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3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2F2B3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9B70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10079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FF5F8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FAE2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9FE2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7865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6</w:t>
            </w:r>
          </w:p>
        </w:tc>
      </w:tr>
      <w:tr w:rsidR="00D924EB" w:rsidRPr="00D924EB" w14:paraId="7D5B7B56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C444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3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5600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25B9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F8DC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F362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C6F3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A3B26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EF07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9</w:t>
            </w:r>
          </w:p>
        </w:tc>
      </w:tr>
      <w:tr w:rsidR="00D924EB" w:rsidRPr="00D924EB" w14:paraId="6F6B7D0C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7935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36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C6F9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288F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C542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5246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23AC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6512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3B24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6</w:t>
            </w:r>
          </w:p>
        </w:tc>
      </w:tr>
      <w:tr w:rsidR="00D924EB" w:rsidRPr="00D924EB" w14:paraId="795E8654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A9301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lastRenderedPageBreak/>
              <w:t>R-037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A6D09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9C78A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DBC6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C12FB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0E5E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FFDD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A334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3</w:t>
            </w:r>
          </w:p>
        </w:tc>
      </w:tr>
      <w:tr w:rsidR="00D924EB" w:rsidRPr="00D924EB" w14:paraId="44840FA3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544CA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38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DCAE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D119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09F29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BEE3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DF3EC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9117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0F28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8</w:t>
            </w:r>
          </w:p>
        </w:tc>
      </w:tr>
      <w:tr w:rsidR="00D924EB" w:rsidRPr="00D924EB" w14:paraId="1187E207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8B2B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39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CC96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86E9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71A1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043D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C7490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954A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2677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0</w:t>
            </w:r>
          </w:p>
        </w:tc>
      </w:tr>
      <w:tr w:rsidR="00D924EB" w:rsidRPr="00D924EB" w14:paraId="751A4BDB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6D6F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40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0E8C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0F764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98D6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1D1A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4C07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89C6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4E8F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4</w:t>
            </w:r>
          </w:p>
        </w:tc>
      </w:tr>
      <w:tr w:rsidR="00D924EB" w:rsidRPr="00D924EB" w14:paraId="1467E811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D01A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41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434B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B6FEE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F085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FD2A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099A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428E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C1585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1</w:t>
            </w:r>
          </w:p>
        </w:tc>
      </w:tr>
      <w:tr w:rsidR="00D924EB" w:rsidRPr="00D924EB" w14:paraId="47D63F67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E867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42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B8F0E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EF7E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A44C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AD153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34B6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415EC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DCB8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2</w:t>
            </w:r>
          </w:p>
        </w:tc>
      </w:tr>
      <w:tr w:rsidR="00D924EB" w:rsidRPr="00D924EB" w14:paraId="4843330C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B3D3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4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7546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E81F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FD822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7EC3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CD73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CA04E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B896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3</w:t>
            </w:r>
          </w:p>
        </w:tc>
      </w:tr>
      <w:tr w:rsidR="00D924EB" w:rsidRPr="00D924EB" w14:paraId="011CEE9D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A2C2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4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4C910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3E67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C92C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70A2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7E10D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85C7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E158E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6</w:t>
            </w:r>
          </w:p>
        </w:tc>
      </w:tr>
      <w:tr w:rsidR="00D924EB" w:rsidRPr="00D924EB" w14:paraId="2035EEA6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FABC3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4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2CF1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F6D2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AB20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BA57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0846B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D849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471F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3</w:t>
            </w:r>
          </w:p>
        </w:tc>
      </w:tr>
      <w:tr w:rsidR="00D924EB" w:rsidRPr="00D924EB" w14:paraId="082AF41E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1113D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46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23E0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1504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F0A7A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D7E6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C7E8A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4117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F368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3</w:t>
            </w:r>
          </w:p>
        </w:tc>
      </w:tr>
      <w:tr w:rsidR="00D924EB" w:rsidRPr="00D924EB" w14:paraId="274A5AFE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3E30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47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9BCB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8A5D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F3D9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0B8A5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6675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7788F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CE381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4</w:t>
            </w:r>
          </w:p>
        </w:tc>
      </w:tr>
      <w:tr w:rsidR="00D924EB" w:rsidRPr="00D924EB" w14:paraId="67C7513B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1822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48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C42F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16A7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E8A1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4379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94DB1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6EA2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710B3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3</w:t>
            </w:r>
          </w:p>
        </w:tc>
      </w:tr>
      <w:tr w:rsidR="00D924EB" w:rsidRPr="00D924EB" w14:paraId="23CAE7B6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43CF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49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4C01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E9970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2F61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B81D2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28B7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C9C6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9359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1</w:t>
            </w:r>
          </w:p>
        </w:tc>
      </w:tr>
      <w:tr w:rsidR="00D924EB" w:rsidRPr="00D924EB" w14:paraId="595DAFEE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7E79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50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C67B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3CBD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FFAA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0BD8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4A9F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9E14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3DAC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1</w:t>
            </w:r>
          </w:p>
        </w:tc>
      </w:tr>
      <w:tr w:rsidR="00D924EB" w:rsidRPr="00D924EB" w14:paraId="5DBE7EC8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325E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51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23D6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B5A1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BCF8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54C66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C5A5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1F41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F3E8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5</w:t>
            </w:r>
          </w:p>
        </w:tc>
      </w:tr>
      <w:tr w:rsidR="00D924EB" w:rsidRPr="00D924EB" w14:paraId="3FD1ADBE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12B24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52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DE55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3562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EBF39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C224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AAE8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36D44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B64A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4</w:t>
            </w:r>
          </w:p>
        </w:tc>
      </w:tr>
      <w:tr w:rsidR="00D924EB" w:rsidRPr="00D924EB" w14:paraId="46BA815E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31FA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5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2040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1BA3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1ADD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47E7F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B42D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087A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0DF1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9</w:t>
            </w:r>
          </w:p>
        </w:tc>
      </w:tr>
      <w:tr w:rsidR="00D924EB" w:rsidRPr="00D924EB" w14:paraId="5444555A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1C61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5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19637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A3AB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BD1B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8C1F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5862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78DA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3496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0</w:t>
            </w:r>
          </w:p>
        </w:tc>
      </w:tr>
      <w:tr w:rsidR="00D924EB" w:rsidRPr="00D924EB" w14:paraId="665CA845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B427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5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2018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2B07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916E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F986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7234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903B0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60B4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1</w:t>
            </w:r>
          </w:p>
        </w:tc>
      </w:tr>
      <w:tr w:rsidR="00D924EB" w:rsidRPr="00D924EB" w14:paraId="07BF8C69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03F5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56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7B22D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F415A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EE899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075D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557DB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5A42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887D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19</w:t>
            </w:r>
          </w:p>
        </w:tc>
      </w:tr>
      <w:tr w:rsidR="00D924EB" w:rsidRPr="00D924EB" w14:paraId="380EF462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7A5B0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57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409C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F8853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A777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652A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7E51A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00E5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4391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1</w:t>
            </w:r>
          </w:p>
        </w:tc>
      </w:tr>
      <w:tr w:rsidR="00D924EB" w:rsidRPr="00D924EB" w14:paraId="088EBEE4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222F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58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3ABD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3BEE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F8A6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E174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606BC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4129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A7F3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3</w:t>
            </w:r>
          </w:p>
        </w:tc>
      </w:tr>
      <w:tr w:rsidR="00D924EB" w:rsidRPr="00D924EB" w14:paraId="37C288AF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DF1F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59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77E7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BAC3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AA60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0318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92A3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A44FF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9CE9C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8</w:t>
            </w:r>
          </w:p>
        </w:tc>
      </w:tr>
      <w:tr w:rsidR="00D924EB" w:rsidRPr="00D924EB" w14:paraId="2C9327C6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27D5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60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01FD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1764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299F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895F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E998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46D4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09D6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1</w:t>
            </w:r>
          </w:p>
        </w:tc>
      </w:tr>
      <w:tr w:rsidR="00D924EB" w:rsidRPr="00D924EB" w14:paraId="6B6BAD4A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9A8F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61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454B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B1C3E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B6025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85642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0191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B04B6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A38A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2</w:t>
            </w:r>
          </w:p>
        </w:tc>
      </w:tr>
      <w:tr w:rsidR="00D924EB" w:rsidRPr="00D924EB" w14:paraId="742396A6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E3D53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62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65C1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7CD6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4FA36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BE4E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CA61B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4835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FD88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0</w:t>
            </w:r>
          </w:p>
        </w:tc>
      </w:tr>
      <w:tr w:rsidR="00D924EB" w:rsidRPr="00D924EB" w14:paraId="52D967B7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7613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6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8EE5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B7EE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DF557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F1E1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90FF2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8CBC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FCC3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3</w:t>
            </w:r>
          </w:p>
        </w:tc>
      </w:tr>
      <w:tr w:rsidR="00D924EB" w:rsidRPr="00D924EB" w14:paraId="773D5359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CB13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6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8889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CE67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2151D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EA32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6633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9107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99D1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3</w:t>
            </w:r>
          </w:p>
        </w:tc>
      </w:tr>
      <w:tr w:rsidR="00D924EB" w:rsidRPr="00D924EB" w14:paraId="0E8AAE92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B37A2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6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62686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C651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F71E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2AF5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DB4C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D598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1BB4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0</w:t>
            </w:r>
          </w:p>
        </w:tc>
      </w:tr>
      <w:tr w:rsidR="00D924EB" w:rsidRPr="00D924EB" w14:paraId="6D4F324A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7E2B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66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171D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999D4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3618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1E68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61C3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4586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CFF74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8</w:t>
            </w:r>
          </w:p>
        </w:tc>
      </w:tr>
      <w:tr w:rsidR="00D924EB" w:rsidRPr="00D924EB" w14:paraId="36A02F74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9419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67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6D9E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28A2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9B63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0CFA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FAE17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A80A5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A268E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0</w:t>
            </w:r>
          </w:p>
        </w:tc>
      </w:tr>
      <w:tr w:rsidR="00D924EB" w:rsidRPr="00D924EB" w14:paraId="4031CB3E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9497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68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930E6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9D430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1AF8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56855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5104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F235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B20B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5</w:t>
            </w:r>
          </w:p>
        </w:tc>
      </w:tr>
      <w:tr w:rsidR="00D924EB" w:rsidRPr="00D924EB" w14:paraId="72FFDE9D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4ED20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69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D365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A2D2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2F59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34026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C5EB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A68A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D7DC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3</w:t>
            </w:r>
          </w:p>
        </w:tc>
      </w:tr>
      <w:tr w:rsidR="00D924EB" w:rsidRPr="00D924EB" w14:paraId="0FFC4D95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C0F4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70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282A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4A866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1DE9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4951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28EF4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70085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FC455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18</w:t>
            </w:r>
          </w:p>
        </w:tc>
      </w:tr>
      <w:tr w:rsidR="00D924EB" w:rsidRPr="00D924EB" w14:paraId="3D7DDC82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390B1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71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6B79D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F5E4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0331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4D1C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0594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0E6D3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077B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0</w:t>
            </w:r>
          </w:p>
        </w:tc>
      </w:tr>
      <w:tr w:rsidR="00D924EB" w:rsidRPr="00D924EB" w14:paraId="7F1C3849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13B1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72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C4053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818F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2B8B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4F70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6C53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A9268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8B8F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4</w:t>
            </w:r>
          </w:p>
        </w:tc>
      </w:tr>
      <w:tr w:rsidR="00D924EB" w:rsidRPr="00D924EB" w14:paraId="6DC28EFC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A84BF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7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64D7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6C43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35BA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033C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ECA1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B665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1E1D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0</w:t>
            </w:r>
          </w:p>
        </w:tc>
      </w:tr>
      <w:tr w:rsidR="00D924EB" w:rsidRPr="00D924EB" w14:paraId="2125E43E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4401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7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4CD8B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32DE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440E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5A6C7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FF811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095A1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1869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4</w:t>
            </w:r>
          </w:p>
        </w:tc>
      </w:tr>
      <w:tr w:rsidR="00D924EB" w:rsidRPr="00D924EB" w14:paraId="6EA1FD69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B1E2A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7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03EF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8C429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3E29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9849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1643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F2C8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C5C6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4</w:t>
            </w:r>
          </w:p>
        </w:tc>
      </w:tr>
      <w:tr w:rsidR="00D924EB" w:rsidRPr="00D924EB" w14:paraId="52EAE0A5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39A1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76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BEC7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BE90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769D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33A3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D07C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129A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8A26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6</w:t>
            </w:r>
          </w:p>
        </w:tc>
      </w:tr>
      <w:tr w:rsidR="00D924EB" w:rsidRPr="00D924EB" w14:paraId="68EAA943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B8FF9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lastRenderedPageBreak/>
              <w:t>R-077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333CE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3F7A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2FBE8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DB94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A9D06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ABEF2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39EA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9</w:t>
            </w:r>
          </w:p>
        </w:tc>
      </w:tr>
      <w:tr w:rsidR="00D924EB" w:rsidRPr="00D924EB" w14:paraId="7B14ACBD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6C507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78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70ED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1176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AFD2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DF2A0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CD68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9E5CB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7E5B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4</w:t>
            </w:r>
          </w:p>
        </w:tc>
      </w:tr>
      <w:tr w:rsidR="00D924EB" w:rsidRPr="00D924EB" w14:paraId="6680BD5D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3DA4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79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8B26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FE0A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9F6A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C74C6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B54B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7F264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CA4F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0</w:t>
            </w:r>
          </w:p>
        </w:tc>
      </w:tr>
      <w:tr w:rsidR="00D924EB" w:rsidRPr="00D924EB" w14:paraId="733373A8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D96B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80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CB77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70BC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C7A8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5A31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EFD5C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9BE9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070C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6</w:t>
            </w:r>
          </w:p>
        </w:tc>
      </w:tr>
      <w:tr w:rsidR="00D924EB" w:rsidRPr="00D924EB" w14:paraId="6CE1E15A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8ED7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81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EBBF2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241B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F186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870A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7725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A571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CAF6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0</w:t>
            </w:r>
          </w:p>
        </w:tc>
      </w:tr>
      <w:tr w:rsidR="00D924EB" w:rsidRPr="00D924EB" w14:paraId="0175F822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8F18D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82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9576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B266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DB79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D97BF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5979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51BB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4838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9</w:t>
            </w:r>
          </w:p>
        </w:tc>
      </w:tr>
      <w:tr w:rsidR="00D924EB" w:rsidRPr="00D924EB" w14:paraId="61B7A2AE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CE50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8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B0B9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99C1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58E2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BFED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C0AD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E8D5A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9A26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3</w:t>
            </w:r>
          </w:p>
        </w:tc>
      </w:tr>
      <w:tr w:rsidR="00D924EB" w:rsidRPr="00D924EB" w14:paraId="723C85FC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E8CA9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8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0295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DDFF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5006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C95A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610A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D94FD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923B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9</w:t>
            </w:r>
          </w:p>
        </w:tc>
      </w:tr>
      <w:tr w:rsidR="00D924EB" w:rsidRPr="00D924EB" w14:paraId="4A07F2B6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D189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8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D474F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986FC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5717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DF07A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362DB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84DCA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3148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6</w:t>
            </w:r>
          </w:p>
        </w:tc>
      </w:tr>
      <w:tr w:rsidR="00D924EB" w:rsidRPr="00D924EB" w14:paraId="57C5F9F3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6FE4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86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561D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07B84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5F5D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4A50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BBD4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FA494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A10D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3</w:t>
            </w:r>
          </w:p>
        </w:tc>
      </w:tr>
      <w:tr w:rsidR="00D924EB" w:rsidRPr="00D924EB" w14:paraId="6FDA3472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2CF4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87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75F4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F7B1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1053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1876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4BA1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3A9E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9901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0</w:t>
            </w:r>
          </w:p>
        </w:tc>
      </w:tr>
      <w:tr w:rsidR="00D924EB" w:rsidRPr="00D924EB" w14:paraId="3489A8F9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AF50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88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379C1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CB45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F431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DF99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CD1B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36851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BB55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7</w:t>
            </w:r>
          </w:p>
        </w:tc>
      </w:tr>
      <w:tr w:rsidR="00D924EB" w:rsidRPr="00D924EB" w14:paraId="4A7CD18B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4196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89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00A3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4D2D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993C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6A43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7908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F5E4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FE91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9</w:t>
            </w:r>
          </w:p>
        </w:tc>
      </w:tr>
      <w:tr w:rsidR="00D924EB" w:rsidRPr="00D924EB" w14:paraId="7C5974FC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FAD5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90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8E4E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E1472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3A4F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BA27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E4A52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138B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9930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0</w:t>
            </w:r>
          </w:p>
        </w:tc>
      </w:tr>
      <w:tr w:rsidR="00D924EB" w:rsidRPr="00D924EB" w14:paraId="4803C1C2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E9EFC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91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A014B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4844A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F1BD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B676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B075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5EA3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7877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0</w:t>
            </w:r>
          </w:p>
        </w:tc>
      </w:tr>
      <w:tr w:rsidR="00D924EB" w:rsidRPr="00D924EB" w14:paraId="3A02B128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D02C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92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1255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2ADF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9708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F5B5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FE01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49F2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AA25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9</w:t>
            </w:r>
          </w:p>
        </w:tc>
      </w:tr>
      <w:tr w:rsidR="00D924EB" w:rsidRPr="00D924EB" w14:paraId="4E7A6EAF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3254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9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A9F5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4E9D9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FFDE4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E32F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5EEF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E682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D9C8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8</w:t>
            </w:r>
          </w:p>
        </w:tc>
      </w:tr>
      <w:tr w:rsidR="00D924EB" w:rsidRPr="00D924EB" w14:paraId="0237CDB5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51DA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9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F164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5E19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BD16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0DC9D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0614F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5E9D2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0743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4</w:t>
            </w:r>
          </w:p>
        </w:tc>
      </w:tr>
      <w:tr w:rsidR="00D924EB" w:rsidRPr="00D924EB" w14:paraId="12AFCB56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B5D2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9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91E7E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79887E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7616E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865B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21AB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08533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C882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5</w:t>
            </w:r>
          </w:p>
        </w:tc>
      </w:tr>
      <w:tr w:rsidR="00D924EB" w:rsidRPr="00D924EB" w14:paraId="59FE9CD4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18583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96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C214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9458C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1FDEC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B17EF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61608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1638D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4F4C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0</w:t>
            </w:r>
          </w:p>
        </w:tc>
      </w:tr>
      <w:tr w:rsidR="00D924EB" w:rsidRPr="00D924EB" w14:paraId="262ABFEB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D34F8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97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DBD3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0A70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53673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6B15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8F49F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4D13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ADE9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7</w:t>
            </w:r>
          </w:p>
        </w:tc>
      </w:tr>
      <w:tr w:rsidR="00D924EB" w:rsidRPr="00D924EB" w14:paraId="0AC049D7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16B8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98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69C4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B6ADF5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C592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3451F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9E1D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9A2F9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104C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2</w:t>
            </w:r>
          </w:p>
        </w:tc>
      </w:tr>
      <w:tr w:rsidR="00D924EB" w:rsidRPr="00D924EB" w14:paraId="0AE4D59B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D7BE6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099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6E247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3685B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7252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68340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211D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926E1F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76404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30</w:t>
            </w:r>
          </w:p>
        </w:tc>
      </w:tr>
      <w:tr w:rsidR="00D924EB" w:rsidRPr="00D924EB" w14:paraId="529EBB1A" w14:textId="77777777" w:rsidTr="00D924EB">
        <w:trPr>
          <w:trHeight w:val="310"/>
        </w:trPr>
        <w:tc>
          <w:tcPr>
            <w:tcW w:w="10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36138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R-100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1566E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5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188ECC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ADF69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97491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9CC12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66AFE0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4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5D5FA" w14:textId="77777777" w:rsidR="00D924EB" w:rsidRPr="00D924EB" w:rsidRDefault="00D924EB" w:rsidP="00D924E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</w:pPr>
            <w:r w:rsidRPr="00D924E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val="en-ID" w:eastAsia="en-ID"/>
                <w14:ligatures w14:val="none"/>
              </w:rPr>
              <w:t>25</w:t>
            </w:r>
          </w:p>
        </w:tc>
      </w:tr>
    </w:tbl>
    <w:p w14:paraId="64F31062" w14:textId="77777777" w:rsidR="00D924EB" w:rsidRPr="00D924EB" w:rsidRDefault="00D924EB" w:rsidP="00D924EB"/>
    <w:p w14:paraId="4328FF07" w14:textId="77777777" w:rsidR="00D924EB" w:rsidRDefault="00D924EB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 w:type="page"/>
      </w:r>
    </w:p>
    <w:p w14:paraId="7C400F91" w14:textId="44C983E8" w:rsidR="00E678FE" w:rsidRPr="00E678FE" w:rsidRDefault="00E678FE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34" w:name="_Toc150772029"/>
      <w:bookmarkStart w:id="35" w:name="_Toc151810796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8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Transformasi Data Minat Beli</w:t>
      </w:r>
      <w:bookmarkEnd w:id="34"/>
      <w:bookmarkEnd w:id="35"/>
    </w:p>
    <w:tbl>
      <w:tblPr>
        <w:tblW w:w="72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10"/>
        <w:gridCol w:w="1010"/>
        <w:gridCol w:w="1010"/>
        <w:gridCol w:w="1010"/>
        <w:gridCol w:w="1010"/>
        <w:gridCol w:w="1010"/>
        <w:gridCol w:w="1222"/>
      </w:tblGrid>
      <w:tr w:rsidR="00EE23A3" w:rsidRPr="00D924EB" w14:paraId="30441D79" w14:textId="77777777" w:rsidTr="001F6ECC">
        <w:trPr>
          <w:trHeight w:val="310"/>
        </w:trPr>
        <w:tc>
          <w:tcPr>
            <w:tcW w:w="7280" w:type="dxa"/>
            <w:gridSpan w:val="7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8A1B3F" w14:textId="65DADAC7" w:rsidR="00EE23A3" w:rsidRPr="00D924EB" w:rsidRDefault="00EE23A3" w:rsidP="00EE23A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color w:val="FF0000"/>
                <w:sz w:val="24"/>
                <w:szCs w:val="24"/>
              </w:rPr>
              <w:t>Succesive Interval</w:t>
            </w:r>
          </w:p>
        </w:tc>
      </w:tr>
      <w:tr w:rsidR="00D924EB" w:rsidRPr="00D924EB" w14:paraId="7862C44A" w14:textId="77777777" w:rsidTr="00D924EB">
        <w:trPr>
          <w:trHeight w:val="27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2B7FC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.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D1C07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.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D0B66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.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F13600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.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B16F85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.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103322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Y.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8675D2" w14:textId="700550B6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JML</w:t>
            </w:r>
          </w:p>
        </w:tc>
      </w:tr>
      <w:tr w:rsidR="00D924EB" w:rsidRPr="00D924EB" w14:paraId="4A4DC55D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11444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74C86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3A1B1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2E6E3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470F8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2C1FF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D3F43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9.245</w:t>
            </w:r>
          </w:p>
        </w:tc>
      </w:tr>
      <w:tr w:rsidR="00D924EB" w:rsidRPr="00D924EB" w14:paraId="43622AC8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996EA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35FB4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F5454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70A6D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BE4AD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4A234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390AD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9.245</w:t>
            </w:r>
          </w:p>
        </w:tc>
      </w:tr>
      <w:tr w:rsidR="00D924EB" w:rsidRPr="00D924EB" w14:paraId="0AFACB21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100F7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2E867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E9B0E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34DC7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FBC5A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DAAFD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98EE4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548</w:t>
            </w:r>
          </w:p>
        </w:tc>
      </w:tr>
      <w:tr w:rsidR="00D924EB" w:rsidRPr="00D924EB" w14:paraId="3FC54FDD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4F6B9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DF0E9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4094E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9DED3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A120E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782F4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BAD68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878</w:t>
            </w:r>
          </w:p>
        </w:tc>
      </w:tr>
      <w:tr w:rsidR="00D924EB" w:rsidRPr="00D924EB" w14:paraId="069D5B57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95A21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76EBF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467C3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18AAB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59182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0141F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4BEBA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1.721</w:t>
            </w:r>
          </w:p>
        </w:tc>
      </w:tr>
      <w:tr w:rsidR="00D924EB" w:rsidRPr="00D924EB" w14:paraId="3CAEAF5C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C5C60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4A3DC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30C93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A43F9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2839F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44250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4D39C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3.088</w:t>
            </w:r>
          </w:p>
        </w:tc>
      </w:tr>
      <w:tr w:rsidR="00D924EB" w:rsidRPr="00D924EB" w14:paraId="7755C6BD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8A200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FAC06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B4C4F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F496B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45B3C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0FC5D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24D6E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1.044</w:t>
            </w:r>
          </w:p>
        </w:tc>
      </w:tr>
      <w:tr w:rsidR="00D924EB" w:rsidRPr="00D924EB" w14:paraId="2FB3D655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B64AE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645EB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91F09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C88CF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D539C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162A6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66C58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1.721</w:t>
            </w:r>
          </w:p>
        </w:tc>
      </w:tr>
      <w:tr w:rsidR="00D924EB" w:rsidRPr="00D924EB" w14:paraId="47042B71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32470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DAE02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D7375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734E1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878C6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21AF7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55720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2.269</w:t>
            </w:r>
          </w:p>
        </w:tc>
      </w:tr>
      <w:tr w:rsidR="00D924EB" w:rsidRPr="00D924EB" w14:paraId="36E49151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03712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19D77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6BBD5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4B3C3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512D9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4EFB7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1280D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6.354</w:t>
            </w:r>
          </w:p>
        </w:tc>
      </w:tr>
      <w:tr w:rsidR="00D924EB" w:rsidRPr="00D924EB" w14:paraId="66512462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A7A8F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0AE69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3C683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763B5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CFC8D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5864C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1E092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376</w:t>
            </w:r>
          </w:p>
        </w:tc>
      </w:tr>
      <w:tr w:rsidR="00D924EB" w:rsidRPr="00D924EB" w14:paraId="77E9ECE0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EDA4E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DD3CC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71F4A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C3EB1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1E6FD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B5D55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C6279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2.430</w:t>
            </w:r>
          </w:p>
        </w:tc>
      </w:tr>
      <w:tr w:rsidR="00D924EB" w:rsidRPr="00D924EB" w14:paraId="0D6BCD2E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31347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B703C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1828B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DE6B9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D15BE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BFE95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68680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9.989</w:t>
            </w:r>
          </w:p>
        </w:tc>
      </w:tr>
      <w:tr w:rsidR="00D924EB" w:rsidRPr="00D924EB" w14:paraId="5BBDFD56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AB221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48D2E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CEF6D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E0DF7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E8A82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87993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0CA90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9.989</w:t>
            </w:r>
          </w:p>
        </w:tc>
      </w:tr>
      <w:tr w:rsidR="00D924EB" w:rsidRPr="00D924EB" w14:paraId="5EE230CA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ACAD2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7A792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86561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A1551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496D8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FBB3B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2ABEB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4.779</w:t>
            </w:r>
          </w:p>
        </w:tc>
      </w:tr>
      <w:tr w:rsidR="00D924EB" w:rsidRPr="00D924EB" w14:paraId="194D14CB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76A0D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04D0F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D249E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6B2F5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04DEF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E9D3F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7478D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9.088</w:t>
            </w:r>
          </w:p>
        </w:tc>
      </w:tr>
      <w:tr w:rsidR="00D924EB" w:rsidRPr="00D924EB" w14:paraId="4BF747A6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23822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457DF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FE5E7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7B177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3FB2A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B4B43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7260C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1.564</w:t>
            </w:r>
          </w:p>
        </w:tc>
      </w:tr>
      <w:tr w:rsidR="00D924EB" w:rsidRPr="00D924EB" w14:paraId="3EC46FFF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847C4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A17D6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5398D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1AC56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139F8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DB4D0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275A6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8.601</w:t>
            </w:r>
          </w:p>
        </w:tc>
      </w:tr>
      <w:tr w:rsidR="00D924EB" w:rsidRPr="00D924EB" w14:paraId="63E85226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095B2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FAFF5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22CFC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8AB67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87396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B2823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39F7E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1.564</w:t>
            </w:r>
          </w:p>
        </w:tc>
      </w:tr>
      <w:tr w:rsidR="00D924EB" w:rsidRPr="00D924EB" w14:paraId="4783D792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A4781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A0B11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B7E22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6AED1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169B2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4AA3B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77BC6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878</w:t>
            </w:r>
          </w:p>
        </w:tc>
      </w:tr>
      <w:tr w:rsidR="00D924EB" w:rsidRPr="00D924EB" w14:paraId="7A390A14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F1C43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0088E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91F95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17412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2AF2C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B1C09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3584E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878</w:t>
            </w:r>
          </w:p>
        </w:tc>
      </w:tr>
      <w:tr w:rsidR="00D924EB" w:rsidRPr="00D924EB" w14:paraId="3BC25787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4491E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9D653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41C2C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DA428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37272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E61BD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C81B0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9.698</w:t>
            </w:r>
          </w:p>
        </w:tc>
      </w:tr>
      <w:tr w:rsidR="00D924EB" w:rsidRPr="00D924EB" w14:paraId="0B972087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A4AA7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2D4C1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CCB73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9CAC6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8F41A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D5F00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66AA1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8.601</w:t>
            </w:r>
          </w:p>
        </w:tc>
      </w:tr>
      <w:tr w:rsidR="00D924EB" w:rsidRPr="00D924EB" w14:paraId="22F88B29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C7800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888EF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E0CF6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81751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74CE1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12213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90256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391</w:t>
            </w:r>
          </w:p>
        </w:tc>
      </w:tr>
      <w:tr w:rsidR="00D924EB" w:rsidRPr="00D924EB" w14:paraId="03AA1C27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FF5F1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EFBBD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06E43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6D6D5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08834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A0875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74108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1.044</w:t>
            </w:r>
          </w:p>
        </w:tc>
      </w:tr>
      <w:tr w:rsidR="00D924EB" w:rsidRPr="00D924EB" w14:paraId="6A0C9A2C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06BE3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BCFB3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FEF4C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024BA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1DA7E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BE248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8C14F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234</w:t>
            </w:r>
          </w:p>
        </w:tc>
      </w:tr>
      <w:tr w:rsidR="00D924EB" w:rsidRPr="00D924EB" w14:paraId="0CC8BC07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83796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D5421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54D50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7E4C9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4CC97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D8E1A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56535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534</w:t>
            </w:r>
          </w:p>
        </w:tc>
      </w:tr>
      <w:tr w:rsidR="00D924EB" w:rsidRPr="00D924EB" w14:paraId="4994A1B6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E2169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893B4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B3006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228C7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72808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BA6F3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49BAE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4.779</w:t>
            </w:r>
          </w:p>
        </w:tc>
      </w:tr>
      <w:tr w:rsidR="00D924EB" w:rsidRPr="00D924EB" w14:paraId="7EBF056D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0CA2E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D14A7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22579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87746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897BD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61D56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45B86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8.601</w:t>
            </w:r>
          </w:p>
        </w:tc>
      </w:tr>
      <w:tr w:rsidR="00D924EB" w:rsidRPr="00D924EB" w14:paraId="3FE5284B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401C8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938A0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22718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6B191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AF120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54CB8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122A1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8.601</w:t>
            </w:r>
          </w:p>
        </w:tc>
      </w:tr>
      <w:tr w:rsidR="00D924EB" w:rsidRPr="00D924EB" w14:paraId="4ED34EEA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4795B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4790D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8BFED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BB5DA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05E09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86990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A8E7D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3.805</w:t>
            </w:r>
          </w:p>
        </w:tc>
      </w:tr>
      <w:tr w:rsidR="00D924EB" w:rsidRPr="00D924EB" w14:paraId="61480F71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87541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B2554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7DFA2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F28BF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EFC4B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5984D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4A952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878</w:t>
            </w:r>
          </w:p>
        </w:tc>
      </w:tr>
      <w:tr w:rsidR="00D924EB" w:rsidRPr="00D924EB" w14:paraId="171C99C1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85570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67FCB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55A34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66F07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237B9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4832F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D7AD3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4.006</w:t>
            </w:r>
          </w:p>
        </w:tc>
      </w:tr>
      <w:tr w:rsidR="00D924EB" w:rsidRPr="00D924EB" w14:paraId="73C6576A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43503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6A06C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93F41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07D55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916E2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3AF94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79D3F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4.006</w:t>
            </w:r>
          </w:p>
        </w:tc>
      </w:tr>
      <w:tr w:rsidR="00D924EB" w:rsidRPr="00D924EB" w14:paraId="0447FE14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147AC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B765D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CA7D0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2BA86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E81AA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52A0E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F4896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3.088</w:t>
            </w:r>
          </w:p>
        </w:tc>
      </w:tr>
      <w:tr w:rsidR="00D924EB" w:rsidRPr="00D924EB" w14:paraId="4FF3879A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EAE79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C3205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BB671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6EC8E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1D2C5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39EB5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05CF6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6.024</w:t>
            </w:r>
          </w:p>
        </w:tc>
      </w:tr>
      <w:tr w:rsidR="00D924EB" w:rsidRPr="00D924EB" w14:paraId="0E176897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A5F43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96B09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010C5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44032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39F84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F6F1C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A6DA7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3.137</w:t>
            </w:r>
          </w:p>
        </w:tc>
      </w:tr>
      <w:tr w:rsidR="00D924EB" w:rsidRPr="00D924EB" w14:paraId="3341E99E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14112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E36DD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F8EAE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58830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A8491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09AAC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E9C54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6.024</w:t>
            </w:r>
          </w:p>
        </w:tc>
      </w:tr>
      <w:tr w:rsidR="00D924EB" w:rsidRPr="00D924EB" w14:paraId="0ADF7E77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AC2E6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7D4E1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29509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05EDA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7BD57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BA463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23DCE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0.125</w:t>
            </w:r>
          </w:p>
        </w:tc>
      </w:tr>
      <w:tr w:rsidR="00D924EB" w:rsidRPr="00D924EB" w14:paraId="25AC04A4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03533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9BBFA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14CB6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CCF94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84DD9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366CF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FED13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391</w:t>
            </w:r>
          </w:p>
        </w:tc>
      </w:tr>
      <w:tr w:rsidR="00D924EB" w:rsidRPr="00D924EB" w14:paraId="14B0CA1A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3AD82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82279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353E7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A9618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10124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9AE7A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B660E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2.384</w:t>
            </w:r>
          </w:p>
        </w:tc>
      </w:tr>
      <w:tr w:rsidR="00D924EB" w:rsidRPr="00D924EB" w14:paraId="753454C9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45F9C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8CE35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FA97D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9ECF2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7E7ED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D4A5E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ED070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3.845</w:t>
            </w:r>
          </w:p>
        </w:tc>
      </w:tr>
      <w:tr w:rsidR="00D924EB" w:rsidRPr="00D924EB" w14:paraId="6CF52287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A5A5C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D54F0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46B9D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54E45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C9D3D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D1F72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03E85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2.229</w:t>
            </w:r>
          </w:p>
        </w:tc>
      </w:tr>
      <w:tr w:rsidR="00D924EB" w:rsidRPr="00D924EB" w14:paraId="616B3555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3A757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B99A7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67BC9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B9F1B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7C1BE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466B5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91CCD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3.457</w:t>
            </w:r>
          </w:p>
        </w:tc>
      </w:tr>
      <w:tr w:rsidR="00D924EB" w:rsidRPr="00D924EB" w14:paraId="0A31232A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E9DBB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9DD8A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8DB08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BACD1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5ACA3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0C782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6B01C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4.779</w:t>
            </w:r>
          </w:p>
        </w:tc>
      </w:tr>
      <w:tr w:rsidR="00D924EB" w:rsidRPr="00D924EB" w14:paraId="5EA9F1D5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1EC83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F4BF0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51347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570A5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351D5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B2D1F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2CEDC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2.430</w:t>
            </w:r>
          </w:p>
        </w:tc>
      </w:tr>
      <w:tr w:rsidR="00D924EB" w:rsidRPr="00D924EB" w14:paraId="56FD361D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AF67B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2AFAE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E8297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8B80E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DC695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C134F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1B078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6.354</w:t>
            </w:r>
          </w:p>
        </w:tc>
      </w:tr>
      <w:tr w:rsidR="00D924EB" w:rsidRPr="00D924EB" w14:paraId="0CF7D5B5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11CF7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51461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FB119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DD8B0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2BF4A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553B0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C55FC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2.229</w:t>
            </w:r>
          </w:p>
        </w:tc>
      </w:tr>
      <w:tr w:rsidR="00D924EB" w:rsidRPr="00D924EB" w14:paraId="55C66F14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CE476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966BF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BA023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F38CB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6AEE3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40F59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1989C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4.006</w:t>
            </w:r>
          </w:p>
        </w:tc>
      </w:tr>
      <w:tr w:rsidR="00D924EB" w:rsidRPr="00D924EB" w14:paraId="58FC1B15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A0346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07EB1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D406F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1AF6A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748FB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B9A09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53980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2.430</w:t>
            </w:r>
          </w:p>
        </w:tc>
      </w:tr>
      <w:tr w:rsidR="00D924EB" w:rsidRPr="00D924EB" w14:paraId="5C59F0E6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A7ECF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3A8EA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7E9A9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FD867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1C8DD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7A990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4D30E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548</w:t>
            </w:r>
          </w:p>
        </w:tc>
      </w:tr>
      <w:tr w:rsidR="00D924EB" w:rsidRPr="00D924EB" w14:paraId="5C971C29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7B7F7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D514B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88F50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2C90E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C0419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A11CD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DD306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878</w:t>
            </w:r>
          </w:p>
        </w:tc>
      </w:tr>
      <w:tr w:rsidR="00D924EB" w:rsidRPr="00D924EB" w14:paraId="5D8A545D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203FF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41BB5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BDF58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819AA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16EB9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598B9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4C775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1.721</w:t>
            </w:r>
          </w:p>
        </w:tc>
      </w:tr>
      <w:tr w:rsidR="00D924EB" w:rsidRPr="00D924EB" w14:paraId="5D2A2560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D349E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C60B4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AAF0F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EB159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A7FDE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C340C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9A152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3.088</w:t>
            </w:r>
          </w:p>
        </w:tc>
      </w:tr>
      <w:tr w:rsidR="00D924EB" w:rsidRPr="00D924EB" w14:paraId="6065FDCE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E8B42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544C0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F59F2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E7899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971BD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13A56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BC3C6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1.044</w:t>
            </w:r>
          </w:p>
        </w:tc>
      </w:tr>
      <w:tr w:rsidR="00D924EB" w:rsidRPr="00D924EB" w14:paraId="488ADC36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C69F2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D37FE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DF266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D1E51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4E4D6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FBCB5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B4DCE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9.698</w:t>
            </w:r>
          </w:p>
        </w:tc>
      </w:tr>
      <w:tr w:rsidR="00D924EB" w:rsidRPr="00D924EB" w14:paraId="2DDE5929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2EE51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17D5F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78FF9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F1EB9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E6FDD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A58EC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63486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2.269</w:t>
            </w:r>
          </w:p>
        </w:tc>
      </w:tr>
      <w:tr w:rsidR="00D924EB" w:rsidRPr="00D924EB" w14:paraId="06EEE737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0F526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D8674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FFA57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7B1A9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B92A8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A1D5B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9172D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6.354</w:t>
            </w:r>
          </w:p>
        </w:tc>
      </w:tr>
      <w:tr w:rsidR="00D924EB" w:rsidRPr="00D924EB" w14:paraId="5EAA7313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28E54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F176E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6BD4D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D0E9C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A6A2E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C4900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D605D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376</w:t>
            </w:r>
          </w:p>
        </w:tc>
      </w:tr>
      <w:tr w:rsidR="00D924EB" w:rsidRPr="00D924EB" w14:paraId="45597E76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0D90A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73D81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36FB9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5EEA5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5193B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9D2B4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91FB1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2.430</w:t>
            </w:r>
          </w:p>
        </w:tc>
      </w:tr>
      <w:tr w:rsidR="00D924EB" w:rsidRPr="00D924EB" w14:paraId="47FFE6F1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55530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5FFFE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E9F7A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CE58E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352ED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53E72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D75C6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6.354</w:t>
            </w:r>
          </w:p>
        </w:tc>
      </w:tr>
      <w:tr w:rsidR="00D924EB" w:rsidRPr="00D924EB" w14:paraId="03B726B1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4B8AB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16A5C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E31F8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3C920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B9C05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13FE1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071B8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9.989</w:t>
            </w:r>
          </w:p>
        </w:tc>
      </w:tr>
      <w:tr w:rsidR="00D924EB" w:rsidRPr="00D924EB" w14:paraId="3EDBD685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540D5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8FE56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602F0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F9097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EDFA9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B4630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48D9E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4.779</w:t>
            </w:r>
          </w:p>
        </w:tc>
      </w:tr>
      <w:tr w:rsidR="00D924EB" w:rsidRPr="00D924EB" w14:paraId="582F1D54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C18C3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2D53B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F1EB6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E17AC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31123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95B37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126EB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9.088</w:t>
            </w:r>
          </w:p>
        </w:tc>
      </w:tr>
      <w:tr w:rsidR="00D924EB" w:rsidRPr="00D924EB" w14:paraId="1CDA2748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85031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D498E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FB4A1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56ECB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C4DD1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635BD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C6B9F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1.564</w:t>
            </w:r>
          </w:p>
        </w:tc>
      </w:tr>
      <w:tr w:rsidR="00D924EB" w:rsidRPr="00D924EB" w14:paraId="336A17B1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21BF1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AD90B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961DA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FBEFE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2F23C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7D096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DE623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8.601</w:t>
            </w:r>
          </w:p>
        </w:tc>
      </w:tr>
      <w:tr w:rsidR="00D924EB" w:rsidRPr="00D924EB" w14:paraId="47BD535C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1BC0F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C75BA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14539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D8731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C531D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17080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9C1AC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1.564</w:t>
            </w:r>
          </w:p>
        </w:tc>
      </w:tr>
      <w:tr w:rsidR="00D924EB" w:rsidRPr="00D924EB" w14:paraId="24D5D6D1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33DA4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4A625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AB571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38926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544D3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23C0E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AC2A0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878</w:t>
            </w:r>
          </w:p>
        </w:tc>
      </w:tr>
      <w:tr w:rsidR="00D924EB" w:rsidRPr="00D924EB" w14:paraId="6A53E39A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9EDC3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728D4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A2ED8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8037B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E6BE0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13E14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B5AA5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878</w:t>
            </w:r>
          </w:p>
        </w:tc>
      </w:tr>
      <w:tr w:rsidR="00D924EB" w:rsidRPr="00D924EB" w14:paraId="58BACA23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4F86A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ED8A3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DD0A4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DFD72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4EB89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0C00C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8775B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9.698</w:t>
            </w:r>
          </w:p>
        </w:tc>
      </w:tr>
      <w:tr w:rsidR="00D924EB" w:rsidRPr="00D924EB" w14:paraId="53A52821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E97B7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31E9B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DF930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1952C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8A970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D1D55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F261F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3.088</w:t>
            </w:r>
          </w:p>
        </w:tc>
      </w:tr>
      <w:tr w:rsidR="00D924EB" w:rsidRPr="00D924EB" w14:paraId="1B931C40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016D4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CB11B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73852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C81AA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B4308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B74BA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DEACA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3.088</w:t>
            </w:r>
          </w:p>
        </w:tc>
      </w:tr>
      <w:tr w:rsidR="00D924EB" w:rsidRPr="00D924EB" w14:paraId="39976E11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AF8DF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E5A72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4A510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12FC2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60BEC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84E61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7BC09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3.088</w:t>
            </w:r>
          </w:p>
        </w:tc>
      </w:tr>
      <w:tr w:rsidR="00D924EB" w:rsidRPr="00D924EB" w14:paraId="20956C29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66518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52693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9BD75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A056C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2D0E9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95A6F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3287E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0.511</w:t>
            </w:r>
          </w:p>
        </w:tc>
      </w:tr>
      <w:tr w:rsidR="00D924EB" w:rsidRPr="00D924EB" w14:paraId="262F7D13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632B4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80EA9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B5410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8BB78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0B985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DF4E1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C2B89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0.455</w:t>
            </w:r>
          </w:p>
        </w:tc>
      </w:tr>
      <w:tr w:rsidR="00D924EB" w:rsidRPr="00D924EB" w14:paraId="4D66342E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DE190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73B55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012F4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7FEB7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784BC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00098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7B548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4.779</w:t>
            </w:r>
          </w:p>
        </w:tc>
      </w:tr>
      <w:tr w:rsidR="00D924EB" w:rsidRPr="00D924EB" w14:paraId="496B2A46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EC959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33834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3FB77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6F5D4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5A33F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88C6B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3C9D4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8.931</w:t>
            </w:r>
          </w:p>
        </w:tc>
      </w:tr>
      <w:tr w:rsidR="00D924EB" w:rsidRPr="00D924EB" w14:paraId="0B8C43B1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41AC2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761D2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49118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31150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01340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35624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0936E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0.490</w:t>
            </w:r>
          </w:p>
        </w:tc>
      </w:tr>
      <w:tr w:rsidR="00D924EB" w:rsidRPr="00D924EB" w14:paraId="48646580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0D95E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3B6B2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8B44A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D6D54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C0C74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A8E6E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ADE62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0.565</w:t>
            </w:r>
          </w:p>
        </w:tc>
      </w:tr>
      <w:tr w:rsidR="00D924EB" w:rsidRPr="00D924EB" w14:paraId="7691CBD9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96C3D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E37E2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6C35E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5BAEB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49676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10057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ADE75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1.791</w:t>
            </w:r>
          </w:p>
        </w:tc>
      </w:tr>
      <w:tr w:rsidR="00D924EB" w:rsidRPr="00D924EB" w14:paraId="060124E6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4647B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39B89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6BE19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B9F1D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8071D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9D2FA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3B24D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3.088</w:t>
            </w:r>
          </w:p>
        </w:tc>
      </w:tr>
      <w:tr w:rsidR="00D924EB" w:rsidRPr="00D924EB" w14:paraId="1F3B835C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F1486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73376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21A69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FFBFF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748F3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A82AE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835AB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1.951</w:t>
            </w:r>
          </w:p>
        </w:tc>
      </w:tr>
      <w:tr w:rsidR="00D924EB" w:rsidRPr="00D924EB" w14:paraId="6053E595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2B1D5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115FE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9A18A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B1C8A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6B17F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83372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E76D2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3.088</w:t>
            </w:r>
          </w:p>
        </w:tc>
      </w:tr>
      <w:tr w:rsidR="00D924EB" w:rsidRPr="00D924EB" w14:paraId="7008799A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9B729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883FE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0794F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E9EB9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FF09D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297A1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3D76E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4.779</w:t>
            </w:r>
          </w:p>
        </w:tc>
      </w:tr>
      <w:tr w:rsidR="00D924EB" w:rsidRPr="00D924EB" w14:paraId="09F67A22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2DED6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FA386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529E0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85983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2D1A6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5A792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E756B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234</w:t>
            </w:r>
          </w:p>
        </w:tc>
      </w:tr>
      <w:tr w:rsidR="00D924EB" w:rsidRPr="00D924EB" w14:paraId="2EE3F75D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B8210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D8BA2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6945A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A0E97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2921A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FC7F4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AA78A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4.779</w:t>
            </w:r>
          </w:p>
        </w:tc>
      </w:tr>
      <w:tr w:rsidR="00D924EB" w:rsidRPr="00D924EB" w14:paraId="2B217BB8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9569F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0E6DD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988D9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7C0A4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A349B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50D2D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B5739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3.433</w:t>
            </w:r>
          </w:p>
        </w:tc>
      </w:tr>
      <w:tr w:rsidR="00D924EB" w:rsidRPr="00D924EB" w14:paraId="1899A9EB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941D7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3BD72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B969A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1702E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D6826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565FC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A4F00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3.088</w:t>
            </w:r>
          </w:p>
        </w:tc>
      </w:tr>
      <w:tr w:rsidR="00D924EB" w:rsidRPr="00D924EB" w14:paraId="206AEE5B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1860A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3FEC8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621AC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A9805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AD206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C031D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44973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4.779</w:t>
            </w:r>
          </w:p>
        </w:tc>
      </w:tr>
      <w:tr w:rsidR="00D924EB" w:rsidRPr="00D924EB" w14:paraId="08C6D18D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46E1D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51D0B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C0C26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EE3BD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7B565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AC254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1E7DA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4.779</w:t>
            </w:r>
          </w:p>
        </w:tc>
      </w:tr>
      <w:tr w:rsidR="00D924EB" w:rsidRPr="00D924EB" w14:paraId="089E8CF0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61C0F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3402F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63A68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F7BA1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AA0D2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C71EA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EFE12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3.433</w:t>
            </w:r>
          </w:p>
        </w:tc>
      </w:tr>
      <w:tr w:rsidR="00D924EB" w:rsidRPr="00D924EB" w14:paraId="2D2AB133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9183E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7D9E3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2B7C6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50156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5284D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BECCD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C5892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2.723</w:t>
            </w:r>
          </w:p>
        </w:tc>
      </w:tr>
      <w:tr w:rsidR="00D924EB" w:rsidRPr="00D924EB" w14:paraId="56FEB0AA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DCAED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2B781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AB075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45472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C8B7D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4227F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04460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4.968</w:t>
            </w:r>
          </w:p>
        </w:tc>
      </w:tr>
      <w:tr w:rsidR="00D924EB" w:rsidRPr="00D924EB" w14:paraId="6D1D83A5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CC400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C01C7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10BA4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C60BD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C1ABE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EC5A2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4AEAC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215</w:t>
            </w:r>
          </w:p>
        </w:tc>
      </w:tr>
      <w:tr w:rsidR="00D924EB" w:rsidRPr="00D924EB" w14:paraId="375A7AB0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50495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1AD7A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CF6F2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E88E2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A142C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8CC94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13817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8.056</w:t>
            </w:r>
          </w:p>
        </w:tc>
      </w:tr>
      <w:tr w:rsidR="00D924EB" w:rsidRPr="00D924EB" w14:paraId="2993E177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217E4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F6BA3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53C2C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6509F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3D0EB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6B752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7A22C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6.167</w:t>
            </w:r>
          </w:p>
        </w:tc>
      </w:tr>
      <w:tr w:rsidR="00D924EB" w:rsidRPr="00D924EB" w14:paraId="34B672B9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3D5CA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179AD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9C7B8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3BDE2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C7796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8862F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48963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2.046</w:t>
            </w:r>
          </w:p>
        </w:tc>
      </w:tr>
      <w:tr w:rsidR="00D924EB" w:rsidRPr="00D924EB" w14:paraId="461FD0EE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5C016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AE3F8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C814F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D8B89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2E84E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AD31B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58076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1.044</w:t>
            </w:r>
          </w:p>
        </w:tc>
      </w:tr>
      <w:tr w:rsidR="00D924EB" w:rsidRPr="00D924EB" w14:paraId="2B6C0705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9F193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6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98571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1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52A31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48769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F942C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3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83F60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816E2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1.700</w:t>
            </w:r>
          </w:p>
        </w:tc>
      </w:tr>
      <w:tr w:rsidR="00D924EB" w:rsidRPr="00D924EB" w14:paraId="68743782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56026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A76DC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2C54C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BC063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4767B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1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63106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79245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4.779</w:t>
            </w:r>
          </w:p>
        </w:tc>
      </w:tr>
    </w:tbl>
    <w:p w14:paraId="6F627B2F" w14:textId="72FE1F32" w:rsidR="00D924EB" w:rsidRDefault="00D924EB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 w:type="page"/>
      </w:r>
    </w:p>
    <w:p w14:paraId="10A18641" w14:textId="172DC548" w:rsidR="00E678FE" w:rsidRPr="00E678FE" w:rsidRDefault="00E678FE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36" w:name="_Toc150772030"/>
      <w:bookmarkStart w:id="37" w:name="_Toc151810797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19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Transformasi Data Kualitas Pelayanan</w:t>
      </w:r>
      <w:bookmarkEnd w:id="36"/>
      <w:bookmarkEnd w:id="37"/>
    </w:p>
    <w:tbl>
      <w:tblPr>
        <w:tblW w:w="72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10"/>
        <w:gridCol w:w="1010"/>
        <w:gridCol w:w="1010"/>
        <w:gridCol w:w="1010"/>
        <w:gridCol w:w="1010"/>
        <w:gridCol w:w="1010"/>
        <w:gridCol w:w="1222"/>
      </w:tblGrid>
      <w:tr w:rsidR="00EE23A3" w:rsidRPr="00D924EB" w14:paraId="655CFD02" w14:textId="77777777" w:rsidTr="001F6ECC">
        <w:trPr>
          <w:trHeight w:val="310"/>
        </w:trPr>
        <w:tc>
          <w:tcPr>
            <w:tcW w:w="7280" w:type="dxa"/>
            <w:gridSpan w:val="7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348847" w14:textId="1C33A9B0" w:rsidR="00EE23A3" w:rsidRPr="00D924EB" w:rsidRDefault="00EE23A3" w:rsidP="00EE23A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color w:val="FF0000"/>
                <w:sz w:val="24"/>
                <w:szCs w:val="24"/>
              </w:rPr>
              <w:t>Succesive Interval</w:t>
            </w:r>
          </w:p>
        </w:tc>
      </w:tr>
      <w:tr w:rsidR="00D924EB" w:rsidRPr="00D924EB" w14:paraId="33C1F03B" w14:textId="77777777" w:rsidTr="00D924EB">
        <w:trPr>
          <w:trHeight w:val="27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63212D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1.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FC80F4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1.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EC0707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1.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D67116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1.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BD0ECA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1.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ED4541" w14:textId="77777777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1.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86C1B5" w14:textId="2CD7744B" w:rsidR="00D924EB" w:rsidRPr="00D924EB" w:rsidRDefault="00D924E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JML</w:t>
            </w:r>
          </w:p>
        </w:tc>
      </w:tr>
      <w:tr w:rsidR="00D924EB" w:rsidRPr="00D924EB" w14:paraId="473A8166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29D91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7ABA3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4604C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312BD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6CAF9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9A6E0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7B175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3.307</w:t>
            </w:r>
          </w:p>
        </w:tc>
      </w:tr>
      <w:tr w:rsidR="00D924EB" w:rsidRPr="00D924EB" w14:paraId="3190D4B7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83136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8B3B3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6C8C8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58943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3B514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AB0E2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4BC35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4.683</w:t>
            </w:r>
          </w:p>
        </w:tc>
      </w:tr>
      <w:tr w:rsidR="00D924EB" w:rsidRPr="00D924EB" w14:paraId="38BB8A45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3D45A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A6C57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F2CC0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8A52B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93B0A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EC309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11B0E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4.683</w:t>
            </w:r>
          </w:p>
        </w:tc>
      </w:tr>
      <w:tr w:rsidR="00D924EB" w:rsidRPr="00D924EB" w14:paraId="53D8430D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B44D7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0B896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A2BB0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ED3B5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09EC2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B6019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68D5A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3.292</w:t>
            </w:r>
          </w:p>
        </w:tc>
      </w:tr>
      <w:tr w:rsidR="00D924EB" w:rsidRPr="00D924EB" w14:paraId="4CCC3DC1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91211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AF414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67228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A516B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65841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89016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07BC3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1.842</w:t>
            </w:r>
          </w:p>
        </w:tc>
      </w:tr>
      <w:tr w:rsidR="00D924EB" w:rsidRPr="00D924EB" w14:paraId="55058DFA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6A02A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F4D64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CE17B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6FEBB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B1D1F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D0197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6CC67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5.862</w:t>
            </w:r>
          </w:p>
        </w:tc>
      </w:tr>
      <w:tr w:rsidR="00D924EB" w:rsidRPr="00D924EB" w14:paraId="74150C33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24A11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45A19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54DF5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09035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D3032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2D502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69BA1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5.862</w:t>
            </w:r>
          </w:p>
        </w:tc>
      </w:tr>
      <w:tr w:rsidR="00D924EB" w:rsidRPr="00D924EB" w14:paraId="0CFA46D1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81E68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74C4F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B448D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5B1A2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08016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2B543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4B975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4.683</w:t>
            </w:r>
          </w:p>
        </w:tc>
      </w:tr>
      <w:tr w:rsidR="00D924EB" w:rsidRPr="00D924EB" w14:paraId="5045B513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7B81B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2C0F6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5734E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96AB3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33102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FFAAB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44322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0.380</w:t>
            </w:r>
          </w:p>
        </w:tc>
      </w:tr>
      <w:tr w:rsidR="00D924EB" w:rsidRPr="00D924EB" w14:paraId="70F14DFD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4073B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A511B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A4B30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75EE5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443ED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2AA3E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DEB5C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3.034</w:t>
            </w:r>
          </w:p>
        </w:tc>
      </w:tr>
      <w:tr w:rsidR="00D924EB" w:rsidRPr="00D924EB" w14:paraId="3CA2F127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49DEE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F9A88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C2FDB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8C119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8B01C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D107A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1FD7B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4.683</w:t>
            </w:r>
          </w:p>
        </w:tc>
      </w:tr>
      <w:tr w:rsidR="00D924EB" w:rsidRPr="00D924EB" w14:paraId="411B894B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0A3A1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6249E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BB32A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93595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D6E6E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65CBC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47FF5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2.596</w:t>
            </w:r>
          </w:p>
        </w:tc>
      </w:tr>
      <w:tr w:rsidR="00D924EB" w:rsidRPr="00D924EB" w14:paraId="43397E4F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6ED02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34FE3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09D38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04E7C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3D12F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0E4F3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030DE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4.683</w:t>
            </w:r>
          </w:p>
        </w:tc>
      </w:tr>
      <w:tr w:rsidR="00D924EB" w:rsidRPr="00D924EB" w14:paraId="5C0C397B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AF6E4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272C0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D1014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29E5F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6910E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BB0AD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9CDE6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447</w:t>
            </w:r>
          </w:p>
        </w:tc>
      </w:tr>
      <w:tr w:rsidR="00D924EB" w:rsidRPr="00D924EB" w14:paraId="14E6EA24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06026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96A6F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8F6BF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2E3C8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D5A1D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ADE2C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E114C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4.683</w:t>
            </w:r>
          </w:p>
        </w:tc>
      </w:tr>
      <w:tr w:rsidR="00D924EB" w:rsidRPr="00D924EB" w14:paraId="331AACA1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B1245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CD1A5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776C1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7B9AC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EEBDD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F65F6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B72BD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447</w:t>
            </w:r>
          </w:p>
        </w:tc>
      </w:tr>
      <w:tr w:rsidR="00D924EB" w:rsidRPr="00D924EB" w14:paraId="29D2D96B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5D732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188B9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B1196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2902B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5A5FC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1936C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572FD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1.842</w:t>
            </w:r>
          </w:p>
        </w:tc>
      </w:tr>
      <w:tr w:rsidR="00D924EB" w:rsidRPr="00D924EB" w14:paraId="1EA6AC9D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EBABF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30471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2437F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82D25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CB6F6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7E880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366AA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3.307</w:t>
            </w:r>
          </w:p>
        </w:tc>
      </w:tr>
      <w:tr w:rsidR="00D924EB" w:rsidRPr="00D924EB" w14:paraId="39909E37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38C6F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36F4C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5A90D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72D08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B5EDC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6EFFE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5CCF7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447</w:t>
            </w:r>
          </w:p>
        </w:tc>
      </w:tr>
      <w:tr w:rsidR="00D924EB" w:rsidRPr="00D924EB" w14:paraId="4E15339C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12797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CAFA7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F7631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A1950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DE999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B7E9B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8EC48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4.683</w:t>
            </w:r>
          </w:p>
        </w:tc>
      </w:tr>
      <w:tr w:rsidR="00D924EB" w:rsidRPr="00D924EB" w14:paraId="622E280C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69C65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EAF7E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8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3471B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FC5B4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471AD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DDD61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6A1ED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0.411</w:t>
            </w:r>
          </w:p>
        </w:tc>
      </w:tr>
      <w:tr w:rsidR="00D924EB" w:rsidRPr="00D924EB" w14:paraId="10422DFB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C33D9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1D71B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9F458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3A342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F001F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88C20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88DAE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447</w:t>
            </w:r>
          </w:p>
        </w:tc>
      </w:tr>
      <w:tr w:rsidR="00D924EB" w:rsidRPr="00D924EB" w14:paraId="35769DB3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EA9EC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DABCD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8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8A8D6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60268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B1D43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281CE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E97D3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4.702</w:t>
            </w:r>
          </w:p>
        </w:tc>
      </w:tr>
      <w:tr w:rsidR="00D924EB" w:rsidRPr="00D924EB" w14:paraId="3C50D3D7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8C9E4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A0601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91F29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15891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3819B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3F080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22BA4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4.683</w:t>
            </w:r>
          </w:p>
        </w:tc>
      </w:tr>
      <w:tr w:rsidR="00D924EB" w:rsidRPr="00D924EB" w14:paraId="5DF3F6CA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DBB2B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64585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8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9D17F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ACE77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39D6A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EC33C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8C6B1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3.459</w:t>
            </w:r>
          </w:p>
        </w:tc>
      </w:tr>
      <w:tr w:rsidR="00D924EB" w:rsidRPr="00D924EB" w14:paraId="06D6A9FE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4F832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66DB2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F2A11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19D59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24594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81B49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F9B66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1.842</w:t>
            </w:r>
          </w:p>
        </w:tc>
      </w:tr>
      <w:tr w:rsidR="00D924EB" w:rsidRPr="00D924EB" w14:paraId="3D68B342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44275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A58D6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8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2DABF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2AE19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1D6D5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F89CB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A1DB5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3.344</w:t>
            </w:r>
          </w:p>
        </w:tc>
      </w:tr>
      <w:tr w:rsidR="00D924EB" w:rsidRPr="00D924EB" w14:paraId="2E368B76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B1C13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4E5DC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71875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6311B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AA868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F87B2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988BC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447</w:t>
            </w:r>
          </w:p>
        </w:tc>
      </w:tr>
      <w:tr w:rsidR="00D924EB" w:rsidRPr="00D924EB" w14:paraId="6B733785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90FC9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380F9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BA035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1E2BD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85BDA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C8F5D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8B70C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4.683</w:t>
            </w:r>
          </w:p>
        </w:tc>
      </w:tr>
      <w:tr w:rsidR="00D924EB" w:rsidRPr="00D924EB" w14:paraId="41333629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25DB5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5D1D9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44A9B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2F50A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3616F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1B1A8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D68ED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5.862</w:t>
            </w:r>
          </w:p>
        </w:tc>
      </w:tr>
      <w:tr w:rsidR="00D924EB" w:rsidRPr="00D924EB" w14:paraId="7E7C4FE5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B18B2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33285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A0342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FE8BA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3F347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CCB40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23B25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4.683</w:t>
            </w:r>
          </w:p>
        </w:tc>
      </w:tr>
      <w:tr w:rsidR="00D924EB" w:rsidRPr="00D924EB" w14:paraId="33E83B48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12042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36C8C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C0538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505FF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7E1E5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5E850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22822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5.862</w:t>
            </w:r>
          </w:p>
        </w:tc>
      </w:tr>
      <w:tr w:rsidR="00D924EB" w:rsidRPr="00D924EB" w14:paraId="050DDAB2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37119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A9F4C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1FDE3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9DBE9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A5D7C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53281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34A79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5.862</w:t>
            </w:r>
          </w:p>
        </w:tc>
      </w:tr>
      <w:tr w:rsidR="00D924EB" w:rsidRPr="00D924EB" w14:paraId="59776703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8B90C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3E831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376D1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6192A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43F57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2C077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27D73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1.723</w:t>
            </w:r>
          </w:p>
        </w:tc>
      </w:tr>
      <w:tr w:rsidR="00D924EB" w:rsidRPr="00D924EB" w14:paraId="268BFD53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B7D3C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45470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C28C1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844EA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CB2F4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E13D8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0297F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0.380</w:t>
            </w:r>
          </w:p>
        </w:tc>
      </w:tr>
      <w:tr w:rsidR="00D924EB" w:rsidRPr="00D924EB" w14:paraId="6E30CF78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822DE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2794B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81FBB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A35CC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2AECF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D1EC8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6B588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1.723</w:t>
            </w:r>
          </w:p>
        </w:tc>
      </w:tr>
      <w:tr w:rsidR="00D924EB" w:rsidRPr="00D924EB" w14:paraId="3F2F7FAC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941BE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FFBA7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8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A08A7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ECFC6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9AE67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8812C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46762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6.870</w:t>
            </w:r>
          </w:p>
        </w:tc>
      </w:tr>
      <w:tr w:rsidR="00D924EB" w:rsidRPr="00D924EB" w14:paraId="5C0C55C1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41CA9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05EC4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464F7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6247E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6CC54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D816C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EE5A5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5.862</w:t>
            </w:r>
          </w:p>
        </w:tc>
      </w:tr>
      <w:tr w:rsidR="00D924EB" w:rsidRPr="00D924EB" w14:paraId="380D535B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42B60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4D765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C0EA7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F0174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B9A0C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5B110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A8D55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1.842</w:t>
            </w:r>
          </w:p>
        </w:tc>
      </w:tr>
      <w:tr w:rsidR="00D924EB" w:rsidRPr="00D924EB" w14:paraId="69FBA1E3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43A15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91C4A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30FA2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FA783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E20CE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16B61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55647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5.862</w:t>
            </w:r>
          </w:p>
        </w:tc>
      </w:tr>
      <w:tr w:rsidR="00D924EB" w:rsidRPr="00D924EB" w14:paraId="2D7E3F2E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7E6E6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5E900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C84D4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4AB7B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762C5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90B98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2B919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447</w:t>
            </w:r>
          </w:p>
        </w:tc>
      </w:tr>
      <w:tr w:rsidR="00D924EB" w:rsidRPr="00D924EB" w14:paraId="77B00523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4A86F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27FDC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40A66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3C536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5745D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1E48C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D9E84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5.862</w:t>
            </w:r>
          </w:p>
        </w:tc>
      </w:tr>
      <w:tr w:rsidR="00D924EB" w:rsidRPr="00D924EB" w14:paraId="2D2350B6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C215C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C9B20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BFAEB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9EFCE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58C98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387FA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85553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5.862</w:t>
            </w:r>
          </w:p>
        </w:tc>
      </w:tr>
      <w:tr w:rsidR="00D924EB" w:rsidRPr="00D924EB" w14:paraId="63A57859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DC2A4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4E258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01A58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38C3F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C318A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9669E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6ABB6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5.862</w:t>
            </w:r>
          </w:p>
        </w:tc>
      </w:tr>
      <w:tr w:rsidR="00D924EB" w:rsidRPr="00D924EB" w14:paraId="44AE6278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06E52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927F9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36471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52C2E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0D026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22BA8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5ADBC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8.837</w:t>
            </w:r>
          </w:p>
        </w:tc>
      </w:tr>
      <w:tr w:rsidR="00D924EB" w:rsidRPr="00D924EB" w14:paraId="55A46E7B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04752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0E3D2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4D6DD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7CAFE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75B52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B3201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E1D49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5.862</w:t>
            </w:r>
          </w:p>
        </w:tc>
      </w:tr>
      <w:tr w:rsidR="00D924EB" w:rsidRPr="00D924EB" w14:paraId="37D4E4C0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2F3A2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D7B3D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1B946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19F87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5D78B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EC168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2A5A3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9.004</w:t>
            </w:r>
          </w:p>
        </w:tc>
      </w:tr>
      <w:tr w:rsidR="00D924EB" w:rsidRPr="00D924EB" w14:paraId="7A9E214C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58669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65EFE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B13A6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1B225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014D0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F4F53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6F15A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1.842</w:t>
            </w:r>
          </w:p>
        </w:tc>
      </w:tr>
      <w:tr w:rsidR="00D924EB" w:rsidRPr="00D924EB" w14:paraId="70388257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704FF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B8316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4C66F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16885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7A3CF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80A54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5118F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4.683</w:t>
            </w:r>
          </w:p>
        </w:tc>
      </w:tr>
      <w:tr w:rsidR="00D924EB" w:rsidRPr="00D924EB" w14:paraId="45D32DB2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ED3B0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FEDD2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76F7E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1272B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C725E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06DA5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F28B3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3.307</w:t>
            </w:r>
          </w:p>
        </w:tc>
      </w:tr>
      <w:tr w:rsidR="00D924EB" w:rsidRPr="00D924EB" w14:paraId="374627E2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8CDD6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16AD2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FDB13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849B7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4C1FA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684A0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EDA7A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5.862</w:t>
            </w:r>
          </w:p>
        </w:tc>
      </w:tr>
      <w:tr w:rsidR="00D924EB" w:rsidRPr="00D924EB" w14:paraId="3A049540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74DDF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7551C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CE5C5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B844E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39061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ABCA4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7C779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4.683</w:t>
            </w:r>
          </w:p>
        </w:tc>
      </w:tr>
      <w:tr w:rsidR="00D924EB" w:rsidRPr="00D924EB" w14:paraId="5656F4CD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DE975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6084F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DA304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7AFC3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2BB84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4A63D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E4672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5.862</w:t>
            </w:r>
          </w:p>
        </w:tc>
      </w:tr>
      <w:tr w:rsidR="00D924EB" w:rsidRPr="00D924EB" w14:paraId="1D2870B9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FA330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83F26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F80E7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51025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D2B1A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F5E71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AE9F7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5.862</w:t>
            </w:r>
          </w:p>
        </w:tc>
      </w:tr>
      <w:tr w:rsidR="00D924EB" w:rsidRPr="00D924EB" w14:paraId="04738963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79308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47F4F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8DE24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2F88C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9E135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59493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5AEE4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4.683</w:t>
            </w:r>
          </w:p>
        </w:tc>
      </w:tr>
      <w:tr w:rsidR="00D924EB" w:rsidRPr="00D924EB" w14:paraId="6F48CFFC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6A56E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94E81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994E3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5B72B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4CE0A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53180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CE52B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3.307</w:t>
            </w:r>
          </w:p>
        </w:tc>
      </w:tr>
      <w:tr w:rsidR="00D924EB" w:rsidRPr="00D924EB" w14:paraId="0C552420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5FE0B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3CDB8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BE4DA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B55BA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88FB3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1B458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46206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5.862</w:t>
            </w:r>
          </w:p>
        </w:tc>
      </w:tr>
      <w:tr w:rsidR="00D924EB" w:rsidRPr="00D924EB" w14:paraId="66B7485D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578EE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12255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30146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8BDFD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16A02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0A033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29CD5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4.683</w:t>
            </w:r>
          </w:p>
        </w:tc>
      </w:tr>
      <w:tr w:rsidR="00D924EB" w:rsidRPr="00D924EB" w14:paraId="2DBD864E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5FF5B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6371B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0D237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172EE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6E379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5885F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18E95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447</w:t>
            </w:r>
          </w:p>
        </w:tc>
      </w:tr>
      <w:tr w:rsidR="00D924EB" w:rsidRPr="00D924EB" w14:paraId="768E99CE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D618E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873DF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6064C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07D7E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F375A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F4E68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3D952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8.882</w:t>
            </w:r>
          </w:p>
        </w:tc>
      </w:tr>
      <w:tr w:rsidR="00D924EB" w:rsidRPr="00D924EB" w14:paraId="055A0097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AF61F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4EB49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741AD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35A2D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B5B11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57407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517DF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4.683</w:t>
            </w:r>
          </w:p>
        </w:tc>
      </w:tr>
      <w:tr w:rsidR="00D924EB" w:rsidRPr="00D924EB" w14:paraId="3CC2C03F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D5598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D769A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FC0F1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DAE74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E667A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225C2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3768F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5.862</w:t>
            </w:r>
          </w:p>
        </w:tc>
      </w:tr>
      <w:tr w:rsidR="00D924EB" w:rsidRPr="00D924EB" w14:paraId="70AC5F5D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55F5A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BE979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CA0FA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C6B84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977FE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13EA7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1592C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0.165</w:t>
            </w:r>
          </w:p>
        </w:tc>
      </w:tr>
      <w:tr w:rsidR="00D924EB" w:rsidRPr="00D924EB" w14:paraId="3FF365DE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D35DC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C1AA2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AA8F7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4E792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8AE4D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793EB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67675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312</w:t>
            </w:r>
          </w:p>
        </w:tc>
      </w:tr>
      <w:tr w:rsidR="00D924EB" w:rsidRPr="00D924EB" w14:paraId="2CCCAA75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97CE8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DA61C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E55E8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67BE4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FB78D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57C23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C2D0A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447</w:t>
            </w:r>
          </w:p>
        </w:tc>
      </w:tr>
      <w:tr w:rsidR="00D924EB" w:rsidRPr="00D924EB" w14:paraId="5FE1AB49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B41F0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16FED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3AAFB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7472E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69A76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488BF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2F33C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3.307</w:t>
            </w:r>
          </w:p>
        </w:tc>
      </w:tr>
      <w:tr w:rsidR="00D924EB" w:rsidRPr="00D924EB" w14:paraId="77FD04B6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74FB7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E0E0C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1CCBA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BD7B8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394DF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71386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8E87C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4.683</w:t>
            </w:r>
          </w:p>
        </w:tc>
      </w:tr>
      <w:tr w:rsidR="00D924EB" w:rsidRPr="00D924EB" w14:paraId="11A22790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AAA55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95D1B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9C6FB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77A07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53EA4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4F284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C8925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4.683</w:t>
            </w:r>
          </w:p>
        </w:tc>
      </w:tr>
      <w:tr w:rsidR="00D924EB" w:rsidRPr="00D924EB" w14:paraId="08B63977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D475A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B1BC2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8B875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D3314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1543C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D6403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69B7A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3.292</w:t>
            </w:r>
          </w:p>
        </w:tc>
      </w:tr>
      <w:tr w:rsidR="00D924EB" w:rsidRPr="00D924EB" w14:paraId="480C35CA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C7308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9D312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74D43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FEB47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5D718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D9020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3003B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1.842</w:t>
            </w:r>
          </w:p>
        </w:tc>
      </w:tr>
      <w:tr w:rsidR="00D924EB" w:rsidRPr="00D924EB" w14:paraId="2A6DCA4B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784ED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755A6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1937F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85F5B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317E7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CEAD5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DDEA2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5.862</w:t>
            </w:r>
          </w:p>
        </w:tc>
      </w:tr>
      <w:tr w:rsidR="00D924EB" w:rsidRPr="00D924EB" w14:paraId="1AB986D2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F6621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1D9A5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B7E0B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349AC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22BD6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C7FA1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D24BF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447</w:t>
            </w:r>
          </w:p>
        </w:tc>
      </w:tr>
      <w:tr w:rsidR="00D924EB" w:rsidRPr="00D924EB" w14:paraId="0925784F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75E75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384E7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2719F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1C514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66F93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74A14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5D08C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4.683</w:t>
            </w:r>
          </w:p>
        </w:tc>
      </w:tr>
      <w:tr w:rsidR="00D924EB" w:rsidRPr="00D924EB" w14:paraId="2A8B6DE9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8517E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F31BB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7BF04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BD02A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1B58A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24909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CB410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0.380</w:t>
            </w:r>
          </w:p>
        </w:tc>
      </w:tr>
      <w:tr w:rsidR="00D924EB" w:rsidRPr="00D924EB" w14:paraId="78E5B842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04437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9DBC9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58F72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0F38A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FD97E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B8E04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8073C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3.034</w:t>
            </w:r>
          </w:p>
        </w:tc>
      </w:tr>
      <w:tr w:rsidR="00D924EB" w:rsidRPr="00D924EB" w14:paraId="33E92106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DAB39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27714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30B19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18D12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1DB2D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61E55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A876F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1.842</w:t>
            </w:r>
          </w:p>
        </w:tc>
      </w:tr>
      <w:tr w:rsidR="00D924EB" w:rsidRPr="00D924EB" w14:paraId="3E07043E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A4B29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64AC7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39280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C048A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B0723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1B1E6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6AD8A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2.596</w:t>
            </w:r>
          </w:p>
        </w:tc>
      </w:tr>
      <w:tr w:rsidR="00D924EB" w:rsidRPr="00D924EB" w14:paraId="6DA186CE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3A9C7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92125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D696E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67189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2662E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ADAEF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1DC1D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4.683</w:t>
            </w:r>
          </w:p>
        </w:tc>
      </w:tr>
      <w:tr w:rsidR="00D924EB" w:rsidRPr="00D924EB" w14:paraId="54F5C03A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BD6DC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29EBC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46DB6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5BDB6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FCE83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65721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D72D6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447</w:t>
            </w:r>
          </w:p>
        </w:tc>
      </w:tr>
      <w:tr w:rsidR="00D924EB" w:rsidRPr="00D924EB" w14:paraId="5DECDD6F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DC5BE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BF20F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60481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B9B80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D6989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A80EA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47E36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4.683</w:t>
            </w:r>
          </w:p>
        </w:tc>
      </w:tr>
      <w:tr w:rsidR="00D924EB" w:rsidRPr="00D924EB" w14:paraId="76E520AB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F7C96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F7868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F1F09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A8C0F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00201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DC1A6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EE9C0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447</w:t>
            </w:r>
          </w:p>
        </w:tc>
      </w:tr>
      <w:tr w:rsidR="00D924EB" w:rsidRPr="00D924EB" w14:paraId="7723A061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2335A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CF544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E0787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79425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F2115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90107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D3B71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1.842</w:t>
            </w:r>
          </w:p>
        </w:tc>
      </w:tr>
      <w:tr w:rsidR="00D924EB" w:rsidRPr="00D924EB" w14:paraId="11528FCD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CC9DD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CF99C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4AE68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7B436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D4B4D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2A2BF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E6763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3.307</w:t>
            </w:r>
          </w:p>
        </w:tc>
      </w:tr>
      <w:tr w:rsidR="00D924EB" w:rsidRPr="00D924EB" w14:paraId="6FBA3808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63613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949E1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80E96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86546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61D52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3B272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5A429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447</w:t>
            </w:r>
          </w:p>
        </w:tc>
      </w:tr>
      <w:tr w:rsidR="00D924EB" w:rsidRPr="00D924EB" w14:paraId="6494BBC2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04712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76EFA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D5339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27D6E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6B5F1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2BB7A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32027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4.683</w:t>
            </w:r>
          </w:p>
        </w:tc>
      </w:tr>
      <w:tr w:rsidR="00D924EB" w:rsidRPr="00D924EB" w14:paraId="4B16F49E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F3F45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F198E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8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83B3F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9B6FE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21071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193E0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6DF32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0.411</w:t>
            </w:r>
          </w:p>
        </w:tc>
      </w:tr>
      <w:tr w:rsidR="00D924EB" w:rsidRPr="00D924EB" w14:paraId="13393BAA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B3211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0A864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CEB18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7D706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4E93A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84801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337C6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447</w:t>
            </w:r>
          </w:p>
        </w:tc>
      </w:tr>
      <w:tr w:rsidR="00D924EB" w:rsidRPr="00D924EB" w14:paraId="46BA8581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B2A8F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09257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8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EFD56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DA6B3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511B6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958EF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99A0C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4.702</w:t>
            </w:r>
          </w:p>
        </w:tc>
      </w:tr>
      <w:tr w:rsidR="00D924EB" w:rsidRPr="00D924EB" w14:paraId="6B644A6E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A0861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44431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CDDDF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C9DB3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EBE8E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52E5F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4D453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5.862</w:t>
            </w:r>
          </w:p>
        </w:tc>
      </w:tr>
      <w:tr w:rsidR="00D924EB" w:rsidRPr="00D924EB" w14:paraId="39598D13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8851E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B9D83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8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A887A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68F68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C638E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813DE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2F72F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3.459</w:t>
            </w:r>
          </w:p>
        </w:tc>
      </w:tr>
      <w:tr w:rsidR="00D924EB" w:rsidRPr="00D924EB" w14:paraId="5CC0B886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85DF9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DFFEA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38E8C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46857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7AED0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E4650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05D4C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1.842</w:t>
            </w:r>
          </w:p>
        </w:tc>
      </w:tr>
      <w:tr w:rsidR="00D924EB" w:rsidRPr="00D924EB" w14:paraId="5A4CC32A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73CB8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54455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8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F452F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2001C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F1420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7DECD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F4C59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3.344</w:t>
            </w:r>
          </w:p>
        </w:tc>
      </w:tr>
      <w:tr w:rsidR="00D924EB" w:rsidRPr="00D924EB" w14:paraId="39FD42F1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E7FA8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82BF7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F841C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011BD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95835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DD371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98338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7.447</w:t>
            </w:r>
          </w:p>
        </w:tc>
      </w:tr>
      <w:tr w:rsidR="00D924EB" w:rsidRPr="00D924EB" w14:paraId="7383CA6D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FDF84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2ACF1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57F65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91E53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130EB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29B63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3F329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4.683</w:t>
            </w:r>
          </w:p>
        </w:tc>
      </w:tr>
      <w:tr w:rsidR="00D924EB" w:rsidRPr="00D924EB" w14:paraId="741B0796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F9AB1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245B3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CBC44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36220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C43A8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068B7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201039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5.862</w:t>
            </w:r>
          </w:p>
        </w:tc>
      </w:tr>
      <w:tr w:rsidR="00D924EB" w:rsidRPr="00D924EB" w14:paraId="316A24F6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FEFE2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67FC8D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50686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C2976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363B2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884A5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99D41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4.683</w:t>
            </w:r>
          </w:p>
        </w:tc>
      </w:tr>
      <w:tr w:rsidR="00D924EB" w:rsidRPr="00D924EB" w14:paraId="3B917299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18CA7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1BC33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1D1794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1E799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2C1E4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92640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136EE1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5.862</w:t>
            </w:r>
          </w:p>
        </w:tc>
      </w:tr>
      <w:tr w:rsidR="00D924EB" w:rsidRPr="00D924EB" w14:paraId="17D1710F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E62EA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9872B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74C8B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9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44FB3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65FB37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635A73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91D628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15.862</w:t>
            </w:r>
          </w:p>
        </w:tc>
      </w:tr>
      <w:tr w:rsidR="00D924EB" w:rsidRPr="00D924EB" w14:paraId="230A76DB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EB0C96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6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4EC2E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0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985E7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6D557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75C78C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7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751A9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3.9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8A707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1.723</w:t>
            </w:r>
          </w:p>
        </w:tc>
      </w:tr>
      <w:tr w:rsidR="00D924EB" w:rsidRPr="00D924EB" w14:paraId="69ECBE15" w14:textId="77777777" w:rsidTr="00D924EB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7E644E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2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DAFFBF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91FC15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4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80863A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AA2C52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3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732A0B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.4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20C330" w14:textId="77777777" w:rsidR="00D924EB" w:rsidRPr="00D924EB" w:rsidRDefault="00D924EB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D924EB">
              <w:rPr>
                <w:rFonts w:ascii="Times New Roman" w:hAnsi="Times New Roman" w:cs="Times New Roman"/>
                <w:sz w:val="24"/>
                <w:szCs w:val="24"/>
              </w:rPr>
              <w:t>20.380</w:t>
            </w:r>
          </w:p>
        </w:tc>
      </w:tr>
    </w:tbl>
    <w:p w14:paraId="77862091" w14:textId="210B5DDF" w:rsidR="00D924EB" w:rsidRDefault="00D924EB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 w:type="page"/>
      </w:r>
    </w:p>
    <w:p w14:paraId="422DEF27" w14:textId="3DC4AA27" w:rsidR="00E678FE" w:rsidRPr="00EE23A3" w:rsidRDefault="00E678FE" w:rsidP="00E678FE">
      <w:pPr>
        <w:pStyle w:val="Caption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38" w:name="_Toc150772031"/>
      <w:bookmarkStart w:id="39" w:name="_Toc151810798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20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Transformasi Data </w:t>
      </w:r>
      <w:r w:rsidRPr="00EE23A3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Word Of Mouth</w:t>
      </w:r>
      <w:bookmarkEnd w:id="38"/>
      <w:bookmarkEnd w:id="39"/>
    </w:p>
    <w:tbl>
      <w:tblPr>
        <w:tblW w:w="72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10"/>
        <w:gridCol w:w="1010"/>
        <w:gridCol w:w="1010"/>
        <w:gridCol w:w="1010"/>
        <w:gridCol w:w="1010"/>
        <w:gridCol w:w="1010"/>
        <w:gridCol w:w="1222"/>
      </w:tblGrid>
      <w:tr w:rsidR="00EE23A3" w:rsidRPr="00EE23A3" w14:paraId="6EF9B356" w14:textId="77777777" w:rsidTr="00EE23A3">
        <w:trPr>
          <w:trHeight w:val="310"/>
        </w:trPr>
        <w:tc>
          <w:tcPr>
            <w:tcW w:w="7280" w:type="dxa"/>
            <w:gridSpan w:val="7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2D03DB" w14:textId="76F134EC" w:rsidR="00EE23A3" w:rsidRPr="00EE23A3" w:rsidRDefault="00EE23A3" w:rsidP="00EE23A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b/>
                <w:bCs/>
                <w:color w:val="FF0000"/>
                <w:sz w:val="24"/>
                <w:szCs w:val="24"/>
              </w:rPr>
              <w:t>Succesive Interval</w:t>
            </w:r>
          </w:p>
        </w:tc>
      </w:tr>
      <w:tr w:rsidR="00EE23A3" w:rsidRPr="00EE23A3" w14:paraId="08DDE86C" w14:textId="77777777" w:rsidTr="00EE23A3">
        <w:trPr>
          <w:trHeight w:val="27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61CEB8" w14:textId="77777777" w:rsidR="00EE23A3" w:rsidRPr="00EE23A3" w:rsidRDefault="00EE23A3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2.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445903" w14:textId="77777777" w:rsidR="00EE23A3" w:rsidRPr="00EE23A3" w:rsidRDefault="00EE23A3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2.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179EC9" w14:textId="77777777" w:rsidR="00EE23A3" w:rsidRPr="00EE23A3" w:rsidRDefault="00EE23A3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2.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333E92" w14:textId="77777777" w:rsidR="00EE23A3" w:rsidRPr="00EE23A3" w:rsidRDefault="00EE23A3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2.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F40756" w14:textId="77777777" w:rsidR="00EE23A3" w:rsidRPr="00EE23A3" w:rsidRDefault="00EE23A3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2.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CA2CBC" w14:textId="77777777" w:rsidR="00EE23A3" w:rsidRPr="00EE23A3" w:rsidRDefault="00EE23A3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2.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22FA01" w14:textId="7D3BC14A" w:rsidR="00EE23A3" w:rsidRPr="00EE23A3" w:rsidRDefault="00EE23A3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JML</w:t>
            </w:r>
          </w:p>
        </w:tc>
      </w:tr>
      <w:tr w:rsidR="00EE23A3" w:rsidRPr="00EE23A3" w14:paraId="281BD4A6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2A304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8A103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9D0FA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6F702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2EA89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067E9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329F7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9.577</w:t>
            </w:r>
          </w:p>
        </w:tc>
      </w:tr>
      <w:tr w:rsidR="00EE23A3" w:rsidRPr="00EE23A3" w14:paraId="0C05BC83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B99DE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EC5AB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614BF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AB232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6FAD3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55C77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D2E77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9.621</w:t>
            </w:r>
          </w:p>
        </w:tc>
      </w:tr>
      <w:tr w:rsidR="00EE23A3" w:rsidRPr="00EE23A3" w14:paraId="6C0121F8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1D94A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DBB05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07E65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1DA74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A6FD7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56EB0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82CD0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8.291</w:t>
            </w:r>
          </w:p>
        </w:tc>
      </w:tr>
      <w:tr w:rsidR="00EE23A3" w:rsidRPr="00EE23A3" w14:paraId="34781259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81146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F900F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A626F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31EDE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7FBF4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D91DD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59C8C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212</w:t>
            </w:r>
          </w:p>
        </w:tc>
      </w:tr>
      <w:tr w:rsidR="00EE23A3" w:rsidRPr="00EE23A3" w14:paraId="12E91EA1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649F9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4A899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8C5E4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0AE65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33C2A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BFE7E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302AD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8.291</w:t>
            </w:r>
          </w:p>
        </w:tc>
      </w:tr>
      <w:tr w:rsidR="00EE23A3" w:rsidRPr="00EE23A3" w14:paraId="43BBA27D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48BEC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CB022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1D63D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8AE26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1C59F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B43CA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88EB6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303</w:t>
            </w:r>
          </w:p>
        </w:tc>
      </w:tr>
      <w:tr w:rsidR="00EE23A3" w:rsidRPr="00EE23A3" w14:paraId="1C278159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5567C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7A48D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49C90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B3139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02C10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B4D09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B3D60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969</w:t>
            </w:r>
          </w:p>
        </w:tc>
      </w:tr>
      <w:tr w:rsidR="00EE23A3" w:rsidRPr="00EE23A3" w14:paraId="5589499D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99F7E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C7C76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38E77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14E3D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76D6D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1C3D6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6BC5A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938</w:t>
            </w:r>
          </w:p>
        </w:tc>
      </w:tr>
      <w:tr w:rsidR="00EE23A3" w:rsidRPr="00EE23A3" w14:paraId="73A7A809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D9F89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2333B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83D26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2C0BA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C86CF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095BB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10F58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869</w:t>
            </w:r>
          </w:p>
        </w:tc>
      </w:tr>
      <w:tr w:rsidR="00EE23A3" w:rsidRPr="00EE23A3" w14:paraId="6C506197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E64E5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59319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D0EFC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8ADE5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80628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51CF3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86F42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0.837</w:t>
            </w:r>
          </w:p>
        </w:tc>
      </w:tr>
      <w:tr w:rsidR="00EE23A3" w:rsidRPr="00EE23A3" w14:paraId="28E1D83F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BCC25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78270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7ECDF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B0C8C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12AB9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4EB0E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E4717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259</w:t>
            </w:r>
          </w:p>
        </w:tc>
      </w:tr>
      <w:tr w:rsidR="00EE23A3" w:rsidRPr="00EE23A3" w14:paraId="4F40F277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319FA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C6E7C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5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B62E3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187A1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1039A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80236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DA92D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7.159</w:t>
            </w:r>
          </w:p>
        </w:tc>
      </w:tr>
      <w:tr w:rsidR="00EE23A3" w:rsidRPr="00EE23A3" w14:paraId="59007ECD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A2925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D464D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2DCBD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F216B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5DCD2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955D1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210D1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0.993</w:t>
            </w:r>
          </w:p>
        </w:tc>
      </w:tr>
      <w:tr w:rsidR="00EE23A3" w:rsidRPr="00EE23A3" w14:paraId="2FA9612E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0D6EF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65DFA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42DEA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65296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F221B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05613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7084F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4.337</w:t>
            </w:r>
          </w:p>
        </w:tc>
      </w:tr>
      <w:tr w:rsidR="00EE23A3" w:rsidRPr="00EE23A3" w14:paraId="7A1D285E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01E1B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3C6E8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5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68734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1C376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86298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F337D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B133C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9.307</w:t>
            </w:r>
          </w:p>
        </w:tc>
      </w:tr>
      <w:tr w:rsidR="00EE23A3" w:rsidRPr="00EE23A3" w14:paraId="60885D41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A2A9B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56A0C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6312C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D4AC1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D9FC7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B7377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D7F96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348</w:t>
            </w:r>
          </w:p>
        </w:tc>
      </w:tr>
      <w:tr w:rsidR="00EE23A3" w:rsidRPr="00EE23A3" w14:paraId="40EBEAED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6E693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C764A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6E512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2C659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42279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F5047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B885A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9.666</w:t>
            </w:r>
          </w:p>
        </w:tc>
      </w:tr>
      <w:tr w:rsidR="00EE23A3" w:rsidRPr="00EE23A3" w14:paraId="5AB801A0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A053B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B8C0F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5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CEA42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7B8A3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73107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4C6C7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E90D8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4.581</w:t>
            </w:r>
          </w:p>
        </w:tc>
      </w:tr>
      <w:tr w:rsidR="00EE23A3" w:rsidRPr="00EE23A3" w14:paraId="39659F9A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23496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C35B3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90322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E14A8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F4EBA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00E12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CB32B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0.993</w:t>
            </w:r>
          </w:p>
        </w:tc>
      </w:tr>
      <w:tr w:rsidR="00EE23A3" w:rsidRPr="00EE23A3" w14:paraId="1DB3F173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A899D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23484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982D2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08D97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8C1E5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750DE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A435E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9.641</w:t>
            </w:r>
          </w:p>
        </w:tc>
      </w:tr>
      <w:tr w:rsidR="00EE23A3" w:rsidRPr="00EE23A3" w14:paraId="2CC4E836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42942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3A920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010C0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37618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A6457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C4185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E66BD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2.970</w:t>
            </w:r>
          </w:p>
        </w:tc>
      </w:tr>
      <w:tr w:rsidR="00EE23A3" w:rsidRPr="00EE23A3" w14:paraId="0835B975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0D1AD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CA641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6DDD7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D59FF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66344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F12D9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6EB57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0.907</w:t>
            </w:r>
          </w:p>
        </w:tc>
      </w:tr>
      <w:tr w:rsidR="00EE23A3" w:rsidRPr="00EE23A3" w14:paraId="31A032A7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187BB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4E2C5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08B75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6D557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75D66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AE412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0616A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8.390</w:t>
            </w:r>
          </w:p>
        </w:tc>
      </w:tr>
      <w:tr w:rsidR="00EE23A3" w:rsidRPr="00EE23A3" w14:paraId="00097326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C401A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80BE2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0BF7D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30083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B7EB4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CA506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7B1CB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869</w:t>
            </w:r>
          </w:p>
        </w:tc>
      </w:tr>
      <w:tr w:rsidR="00EE23A3" w:rsidRPr="00EE23A3" w14:paraId="3EA3A492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93240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DA660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8A071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3EC34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D5CD4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32461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B7938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8.268</w:t>
            </w:r>
          </w:p>
        </w:tc>
      </w:tr>
      <w:tr w:rsidR="00EE23A3" w:rsidRPr="00EE23A3" w14:paraId="69ECF159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ED388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9F45F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4B551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0D31A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36676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289EF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66984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5.030</w:t>
            </w:r>
          </w:p>
        </w:tc>
      </w:tr>
      <w:tr w:rsidR="00EE23A3" w:rsidRPr="00EE23A3" w14:paraId="61B31C40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F3D27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DD6DE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CF095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A7470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5D606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48A02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356D6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8.216</w:t>
            </w:r>
          </w:p>
        </w:tc>
      </w:tr>
      <w:tr w:rsidR="00EE23A3" w:rsidRPr="00EE23A3" w14:paraId="1E438774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4FAB8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75141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5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8FB3D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F2BC2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2A2DB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27B83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D3ED4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3.206</w:t>
            </w:r>
          </w:p>
        </w:tc>
      </w:tr>
      <w:tr w:rsidR="00EE23A3" w:rsidRPr="00EE23A3" w14:paraId="7FA33A86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B036D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35D8A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C5A87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DC5AE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985E4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65CE7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AF858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2.983</w:t>
            </w:r>
          </w:p>
        </w:tc>
      </w:tr>
      <w:tr w:rsidR="00EE23A3" w:rsidRPr="00EE23A3" w14:paraId="1C032A1F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0931B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C64B0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5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38E87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3AFB6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CBF7B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EAD1A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7A61B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5.738</w:t>
            </w:r>
          </w:p>
        </w:tc>
      </w:tr>
      <w:tr w:rsidR="00EE23A3" w:rsidRPr="00EE23A3" w14:paraId="70C2E600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739C6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44C36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09E2D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5065C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5DD0B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1E0B7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AB03F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5.586</w:t>
            </w:r>
          </w:p>
        </w:tc>
      </w:tr>
      <w:tr w:rsidR="00EE23A3" w:rsidRPr="00EE23A3" w14:paraId="04F4D7A6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FE89B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F5BA6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FCA63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81203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BD931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C1445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67535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1.797</w:t>
            </w:r>
          </w:p>
        </w:tc>
      </w:tr>
      <w:tr w:rsidR="00EE23A3" w:rsidRPr="00EE23A3" w14:paraId="368FEB31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01A0C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81788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5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F9165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DB4F9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8925F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82C4A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BF3CE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3.206</w:t>
            </w:r>
          </w:p>
        </w:tc>
      </w:tr>
      <w:tr w:rsidR="00EE23A3" w:rsidRPr="00EE23A3" w14:paraId="07760C67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3E940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C10F6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79CEB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FC47E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603C3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F20FA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4E2F3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869</w:t>
            </w:r>
          </w:p>
        </w:tc>
      </w:tr>
      <w:tr w:rsidR="00EE23A3" w:rsidRPr="00EE23A3" w14:paraId="012A7095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C6807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3B462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5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FEEF6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32325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C1B56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59180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FC3FD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7.135</w:t>
            </w:r>
          </w:p>
        </w:tc>
      </w:tr>
      <w:tr w:rsidR="00EE23A3" w:rsidRPr="00EE23A3" w14:paraId="79B79C6C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2DA44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03E85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F5784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12E18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62CD5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6B44D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3BB5B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2.983</w:t>
            </w:r>
          </w:p>
        </w:tc>
      </w:tr>
      <w:tr w:rsidR="00EE23A3" w:rsidRPr="00EE23A3" w14:paraId="43F7E0AC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F8E51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79F8A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45E3B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3D6EF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D60BB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8D12A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104A1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5.030</w:t>
            </w:r>
          </w:p>
        </w:tc>
      </w:tr>
      <w:tr w:rsidR="00EE23A3" w:rsidRPr="00EE23A3" w14:paraId="093D344D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7311C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7E03B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60759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8B147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9CFC7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8D1B0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53645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8.216</w:t>
            </w:r>
          </w:p>
        </w:tc>
      </w:tr>
      <w:tr w:rsidR="00EE23A3" w:rsidRPr="00EE23A3" w14:paraId="79B71F9C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0C278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54DFF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21384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7A1B4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75077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AC8BE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7F88F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492</w:t>
            </w:r>
          </w:p>
        </w:tc>
      </w:tr>
      <w:tr w:rsidR="00EE23A3" w:rsidRPr="00EE23A3" w14:paraId="083E9463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448B6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A3A45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5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E4558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B1082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91EB2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F5FE3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2785A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5.978</w:t>
            </w:r>
          </w:p>
        </w:tc>
      </w:tr>
      <w:tr w:rsidR="00EE23A3" w:rsidRPr="00EE23A3" w14:paraId="68E9930E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CF493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39C0F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AC9DB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2B7B7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2BE24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94FFD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285FA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8.216</w:t>
            </w:r>
          </w:p>
        </w:tc>
      </w:tr>
      <w:tr w:rsidR="00EE23A3" w:rsidRPr="00EE23A3" w14:paraId="4214A77E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BB6BA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1EEC1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55290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14654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7E76A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9A323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86451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3.701</w:t>
            </w:r>
          </w:p>
        </w:tc>
      </w:tr>
      <w:tr w:rsidR="00EE23A3" w:rsidRPr="00EE23A3" w14:paraId="3081C523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6A727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B5924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B961D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EC64B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E02C2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0B8B9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F635F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5.885</w:t>
            </w:r>
          </w:p>
        </w:tc>
      </w:tr>
      <w:tr w:rsidR="00EE23A3" w:rsidRPr="00EE23A3" w14:paraId="6C085DD8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74995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2C9A3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5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242B2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978F6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64D99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FBCBF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CCD4B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4.754</w:t>
            </w:r>
          </w:p>
        </w:tc>
      </w:tr>
      <w:tr w:rsidR="00EE23A3" w:rsidRPr="00EE23A3" w14:paraId="18023882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05159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1B027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5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3ABF0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BEB4D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2DC69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28B18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2F48A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4.801</w:t>
            </w:r>
          </w:p>
        </w:tc>
      </w:tr>
      <w:tr w:rsidR="00EE23A3" w:rsidRPr="00EE23A3" w14:paraId="1AF6EF6A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3E9BE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EFF47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5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82434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5B268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E0C91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8ED02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D4DB8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7.075</w:t>
            </w:r>
          </w:p>
        </w:tc>
      </w:tr>
      <w:tr w:rsidR="00EE23A3" w:rsidRPr="00EE23A3" w14:paraId="42C959C5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4B646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58051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5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C8CB6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300C2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4F16E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2F450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773F6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3.199</w:t>
            </w:r>
          </w:p>
        </w:tc>
      </w:tr>
      <w:tr w:rsidR="00EE23A3" w:rsidRPr="00EE23A3" w14:paraId="2BC0BC99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85A93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BA7EB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9C58D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08536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7515B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CE481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B0B94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8.291</w:t>
            </w:r>
          </w:p>
        </w:tc>
      </w:tr>
      <w:tr w:rsidR="00EE23A3" w:rsidRPr="00EE23A3" w14:paraId="69892F6B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10115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756B8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AAF3B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55370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2D0F8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B9EE9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03A97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0.926</w:t>
            </w:r>
          </w:p>
        </w:tc>
      </w:tr>
      <w:tr w:rsidR="00EE23A3" w:rsidRPr="00EE23A3" w14:paraId="61860F52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ECF90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19931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2D09F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E4012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0D066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BB004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063E0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0.948</w:t>
            </w:r>
          </w:p>
        </w:tc>
      </w:tr>
      <w:tr w:rsidR="00EE23A3" w:rsidRPr="00EE23A3" w14:paraId="576DD76E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069DE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E4439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02CDC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9C385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2AF3B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D3B81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49848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9.552</w:t>
            </w:r>
          </w:p>
        </w:tc>
      </w:tr>
      <w:tr w:rsidR="00EE23A3" w:rsidRPr="00EE23A3" w14:paraId="58615215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EE6D2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DD607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CB323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513DA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B7A80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B7005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941E7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0.948</w:t>
            </w:r>
          </w:p>
        </w:tc>
      </w:tr>
      <w:tr w:rsidR="00EE23A3" w:rsidRPr="00EE23A3" w14:paraId="4A64052E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96E45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C253D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5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182DF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A806B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15835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5CDF5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F22AE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7.135</w:t>
            </w:r>
          </w:p>
        </w:tc>
      </w:tr>
      <w:tr w:rsidR="00EE23A3" w:rsidRPr="00EE23A3" w14:paraId="346C3593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2790D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EBC3B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BF63C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6464A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76F2F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54282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95370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234</w:t>
            </w:r>
          </w:p>
        </w:tc>
      </w:tr>
      <w:tr w:rsidR="00EE23A3" w:rsidRPr="00EE23A3" w14:paraId="45AAE4A3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5006D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22658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9DD19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7DAC9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534C4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A188A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0407C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9.621</w:t>
            </w:r>
          </w:p>
        </w:tc>
      </w:tr>
      <w:tr w:rsidR="00EE23A3" w:rsidRPr="00EE23A3" w14:paraId="150D11CE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121EE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37532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7E394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68AD3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C9EEF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E09D3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FB62E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415</w:t>
            </w:r>
          </w:p>
        </w:tc>
      </w:tr>
      <w:tr w:rsidR="00EE23A3" w:rsidRPr="00EE23A3" w14:paraId="210951FF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70CAE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25BDB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EAEFB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FC079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BC154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89347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AD790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303</w:t>
            </w:r>
          </w:p>
        </w:tc>
      </w:tr>
      <w:tr w:rsidR="00EE23A3" w:rsidRPr="00EE23A3" w14:paraId="6580D0E9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9B638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46EFB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68057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A798D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9EBFA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2A496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4E939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0.973</w:t>
            </w:r>
          </w:p>
        </w:tc>
      </w:tr>
      <w:tr w:rsidR="00EE23A3" w:rsidRPr="00EE23A3" w14:paraId="396C22DC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DB584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D7842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F486A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DEBC5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ED13D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1E6FE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B7BA2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8.222</w:t>
            </w:r>
          </w:p>
        </w:tc>
      </w:tr>
      <w:tr w:rsidR="00EE23A3" w:rsidRPr="00EE23A3" w14:paraId="5F7A33DC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82257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E4346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5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BA212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971D6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4ED2E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FDB86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97B15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7.113</w:t>
            </w:r>
          </w:p>
        </w:tc>
      </w:tr>
      <w:tr w:rsidR="00EE23A3" w:rsidRPr="00EE23A3" w14:paraId="528CF974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246B0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2B62F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80227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B680A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7154B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CBBB1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D5F7B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0.973</w:t>
            </w:r>
          </w:p>
        </w:tc>
      </w:tr>
      <w:tr w:rsidR="00EE23A3" w:rsidRPr="00EE23A3" w14:paraId="373D8839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4AA60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D0B1B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5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3F6CE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420AE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A8F4B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C1F90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7BAA3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7.090</w:t>
            </w:r>
          </w:p>
        </w:tc>
      </w:tr>
      <w:tr w:rsidR="00EE23A3" w:rsidRPr="00EE23A3" w14:paraId="608E67A8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9FCBC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5A29D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5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035FE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82784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4E374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AC858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8C406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7.090</w:t>
            </w:r>
          </w:p>
        </w:tc>
      </w:tr>
      <w:tr w:rsidR="00EE23A3" w:rsidRPr="00EE23A3" w14:paraId="2E2935B2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2B8E7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06584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759A3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A95A7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013D9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A4649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B4623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3.678</w:t>
            </w:r>
          </w:p>
        </w:tc>
      </w:tr>
      <w:tr w:rsidR="00EE23A3" w:rsidRPr="00EE23A3" w14:paraId="52BFE894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FDB35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D6345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A229A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24827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AD31A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5665C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8C41A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0.973</w:t>
            </w:r>
          </w:p>
        </w:tc>
      </w:tr>
      <w:tr w:rsidR="00EE23A3" w:rsidRPr="00EE23A3" w14:paraId="57D540EB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4A5D1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E227B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19F0E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3B463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00F78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24FC0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E4F69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234</w:t>
            </w:r>
          </w:p>
        </w:tc>
      </w:tr>
      <w:tr w:rsidR="00EE23A3" w:rsidRPr="00EE23A3" w14:paraId="0663DD27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28627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55788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FE512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7B104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2CD4A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E6E87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717A0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9.618</w:t>
            </w:r>
          </w:p>
        </w:tc>
      </w:tr>
      <w:tr w:rsidR="00EE23A3" w:rsidRPr="00EE23A3" w14:paraId="7E2F3153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27DD0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57812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01A72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77618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E585B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48434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49EDA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9.507</w:t>
            </w:r>
          </w:p>
        </w:tc>
      </w:tr>
      <w:tr w:rsidR="00EE23A3" w:rsidRPr="00EE23A3" w14:paraId="122121A1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84418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D3969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43F22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AD5B7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9BD9B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FD609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6F191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1.018</w:t>
            </w:r>
          </w:p>
        </w:tc>
      </w:tr>
      <w:tr w:rsidR="00EE23A3" w:rsidRPr="00EE23A3" w14:paraId="4C5D9D21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13D46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C89F7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9A00C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1CB1C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DBFC5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6BD35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98A77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415</w:t>
            </w:r>
          </w:p>
        </w:tc>
      </w:tr>
      <w:tr w:rsidR="00EE23A3" w:rsidRPr="00EE23A3" w14:paraId="63C8FEE0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61E27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39C32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00736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5908A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AD78F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053E3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31AD0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3.701</w:t>
            </w:r>
          </w:p>
        </w:tc>
      </w:tr>
      <w:tr w:rsidR="00EE23A3" w:rsidRPr="00EE23A3" w14:paraId="6A8A62FF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E6BCD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E6E89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76691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AB391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BA83C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5EEB6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7A5E8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5.030</w:t>
            </w:r>
          </w:p>
        </w:tc>
      </w:tr>
      <w:tr w:rsidR="00EE23A3" w:rsidRPr="00EE23A3" w14:paraId="28B4FD94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04C2A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AD523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38135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4B117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EA4E7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D1CAB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5B400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869</w:t>
            </w:r>
          </w:p>
        </w:tc>
      </w:tr>
      <w:tr w:rsidR="00EE23A3" w:rsidRPr="00EE23A3" w14:paraId="0FFDA36D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70DBD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AEFFC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9851D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893E7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2E110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50236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6B8C9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869</w:t>
            </w:r>
          </w:p>
        </w:tc>
      </w:tr>
      <w:tr w:rsidR="00EE23A3" w:rsidRPr="00EE23A3" w14:paraId="3F8D5F00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7337E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3498A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D1CCB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A72DD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978FF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7BBDF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32A91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0.926</w:t>
            </w:r>
          </w:p>
        </w:tc>
      </w:tr>
      <w:tr w:rsidR="00EE23A3" w:rsidRPr="00EE23A3" w14:paraId="52B6DE04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824AD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7E94D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1FE6E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EAD33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B5928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C37C6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87F46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869</w:t>
            </w:r>
          </w:p>
        </w:tc>
      </w:tr>
      <w:tr w:rsidR="00EE23A3" w:rsidRPr="00EE23A3" w14:paraId="1C372ECB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7022C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F4337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684FE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CD1BD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B0F9C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6BA48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94C43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8.266</w:t>
            </w:r>
          </w:p>
        </w:tc>
      </w:tr>
      <w:tr w:rsidR="00EE23A3" w:rsidRPr="00EE23A3" w14:paraId="7306FC8D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0AF4E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62A6A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A1036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0B737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5A2E5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AFC43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06AC2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348</w:t>
            </w:r>
          </w:p>
        </w:tc>
      </w:tr>
      <w:tr w:rsidR="00EE23A3" w:rsidRPr="00EE23A3" w14:paraId="0021B469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13A9C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6426C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2FABA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D8207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6190E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00BF7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BD1D8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5.932</w:t>
            </w:r>
          </w:p>
        </w:tc>
      </w:tr>
      <w:tr w:rsidR="00EE23A3" w:rsidRPr="00EE23A3" w14:paraId="3FDA2BC3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12CBC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1F7A0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98B79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C7979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0F21D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9238D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9B034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869</w:t>
            </w:r>
          </w:p>
        </w:tc>
      </w:tr>
      <w:tr w:rsidR="00EE23A3" w:rsidRPr="00EE23A3" w14:paraId="5E0EAAC6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CDB7A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0C278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559BB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44B43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C2C44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F09BE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99CB0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5.030</w:t>
            </w:r>
          </w:p>
        </w:tc>
      </w:tr>
      <w:tr w:rsidR="00EE23A3" w:rsidRPr="00EE23A3" w14:paraId="70645B68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BA68F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5988F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E7952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53342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0443E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AD2A2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36764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9.577</w:t>
            </w:r>
          </w:p>
        </w:tc>
      </w:tr>
      <w:tr w:rsidR="00EE23A3" w:rsidRPr="00EE23A3" w14:paraId="75C92437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1387E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51DB7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5D850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C52FB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C5497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A031F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A9EBD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5.030</w:t>
            </w:r>
          </w:p>
        </w:tc>
      </w:tr>
      <w:tr w:rsidR="00EE23A3" w:rsidRPr="00EE23A3" w14:paraId="778CAE6A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7F4A0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4754F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94706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AA3C5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D9FCF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CB946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08540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869</w:t>
            </w:r>
          </w:p>
        </w:tc>
      </w:tr>
      <w:tr w:rsidR="00EE23A3" w:rsidRPr="00EE23A3" w14:paraId="193D2FB4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0C0DD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7C02B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80177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102D6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AAC31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0A970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4FD8C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1.494</w:t>
            </w:r>
          </w:p>
        </w:tc>
      </w:tr>
      <w:tr w:rsidR="00EE23A3" w:rsidRPr="00EE23A3" w14:paraId="17A6939C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5BD03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4F1D2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1D445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D3B73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288B4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73010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FB16C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869</w:t>
            </w:r>
          </w:p>
        </w:tc>
      </w:tr>
      <w:tr w:rsidR="00EE23A3" w:rsidRPr="00EE23A3" w14:paraId="2BBCC8C0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79990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F11EE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3A562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08341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C438D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C5770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7543F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3.876</w:t>
            </w:r>
          </w:p>
        </w:tc>
      </w:tr>
      <w:tr w:rsidR="00EE23A3" w:rsidRPr="00EE23A3" w14:paraId="16F64D3F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6E30D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5364D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507EA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185BE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8AC1C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39AC3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91870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9.577</w:t>
            </w:r>
          </w:p>
        </w:tc>
      </w:tr>
      <w:tr w:rsidR="00EE23A3" w:rsidRPr="00EE23A3" w14:paraId="4B40CD4B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FE2FB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798AC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CD9B1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C44F1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1B485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B2749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308A9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869</w:t>
            </w:r>
          </w:p>
        </w:tc>
      </w:tr>
      <w:tr w:rsidR="00EE23A3" w:rsidRPr="00EE23A3" w14:paraId="7347E6CA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10906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7FED2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B993B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647CD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16282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0E8D1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46DAE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5.030</w:t>
            </w:r>
          </w:p>
        </w:tc>
      </w:tr>
      <w:tr w:rsidR="00EE23A3" w:rsidRPr="00EE23A3" w14:paraId="352AB90E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6DD9A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43DFC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EC44F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1E544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94098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3D47F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FDDD9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869</w:t>
            </w:r>
          </w:p>
        </w:tc>
      </w:tr>
      <w:tr w:rsidR="00EE23A3" w:rsidRPr="00EE23A3" w14:paraId="13AA3ED2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0A27B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A1E12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47A14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033AC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F27BD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85027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BCDE5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869</w:t>
            </w:r>
          </w:p>
        </w:tc>
      </w:tr>
      <w:tr w:rsidR="00EE23A3" w:rsidRPr="00EE23A3" w14:paraId="7D7A3659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38ACE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4DA64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F0F0D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55774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CC9CB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A57A8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5ADA6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869</w:t>
            </w:r>
          </w:p>
        </w:tc>
      </w:tr>
      <w:tr w:rsidR="00EE23A3" w:rsidRPr="00EE23A3" w14:paraId="4C980623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8401B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42E6C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9B5E1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7497D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F272B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26CAB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3C97C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8.199</w:t>
            </w:r>
          </w:p>
        </w:tc>
      </w:tr>
      <w:tr w:rsidR="00EE23A3" w:rsidRPr="00EE23A3" w14:paraId="61E3CB7E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3039D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26DD3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0276F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9A49F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14E5C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BF8A4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28020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8.199</w:t>
            </w:r>
          </w:p>
        </w:tc>
      </w:tr>
      <w:tr w:rsidR="00EE23A3" w:rsidRPr="00EE23A3" w14:paraId="096E7632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029D0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4E0F5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6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AF970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41F59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78242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0F0A9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1706D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5.030</w:t>
            </w:r>
          </w:p>
        </w:tc>
      </w:tr>
      <w:tr w:rsidR="00EE23A3" w:rsidRPr="00EE23A3" w14:paraId="21382B86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B91AF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4BE4B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5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925E3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34D85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5D621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8810C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F94E2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3.212</w:t>
            </w:r>
          </w:p>
        </w:tc>
      </w:tr>
      <w:tr w:rsidR="00EE23A3" w:rsidRPr="00EE23A3" w14:paraId="35401781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EA891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9A609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7973C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5A825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4610A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FA9FF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D81F9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4.511</w:t>
            </w:r>
          </w:p>
        </w:tc>
      </w:tr>
      <w:tr w:rsidR="00EE23A3" w:rsidRPr="00EE23A3" w14:paraId="2E82D275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D2862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72762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2B1E6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3AB27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DD063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43A85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9D2AE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869</w:t>
            </w:r>
          </w:p>
        </w:tc>
      </w:tr>
      <w:tr w:rsidR="00EE23A3" w:rsidRPr="00EE23A3" w14:paraId="68B0BE6B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D096C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34A2E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59B59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2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98DEA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1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A2F40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797DE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DFBF0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869</w:t>
            </w:r>
          </w:p>
        </w:tc>
      </w:tr>
    </w:tbl>
    <w:p w14:paraId="3D434AEA" w14:textId="638AD88F" w:rsidR="00D924EB" w:rsidRDefault="00EE23A3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r w:rsidR="00D924EB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 w:type="page"/>
      </w:r>
    </w:p>
    <w:p w14:paraId="32BD3CF6" w14:textId="66ED9E16" w:rsidR="00E678FE" w:rsidRPr="00E678FE" w:rsidRDefault="00E678FE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40" w:name="_Toc150772032"/>
      <w:bookmarkStart w:id="41" w:name="_Toc151810799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21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Transformasi Data Suasana Toko</w:t>
      </w:r>
      <w:bookmarkEnd w:id="40"/>
      <w:bookmarkEnd w:id="41"/>
    </w:p>
    <w:tbl>
      <w:tblPr>
        <w:tblW w:w="72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10"/>
        <w:gridCol w:w="1010"/>
        <w:gridCol w:w="1010"/>
        <w:gridCol w:w="1010"/>
        <w:gridCol w:w="1010"/>
        <w:gridCol w:w="1010"/>
        <w:gridCol w:w="1222"/>
      </w:tblGrid>
      <w:tr w:rsidR="00EE23A3" w:rsidRPr="00EE23A3" w14:paraId="6D99D92B" w14:textId="77777777" w:rsidTr="001F6ECC">
        <w:trPr>
          <w:trHeight w:val="310"/>
        </w:trPr>
        <w:tc>
          <w:tcPr>
            <w:tcW w:w="7280" w:type="dxa"/>
            <w:gridSpan w:val="7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168285" w14:textId="26BB52AC" w:rsidR="00EE23A3" w:rsidRPr="00EE23A3" w:rsidRDefault="00EE23A3" w:rsidP="00EE23A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b/>
                <w:bCs/>
                <w:color w:val="FF0000"/>
                <w:sz w:val="24"/>
                <w:szCs w:val="24"/>
              </w:rPr>
              <w:t>Succesive Interval</w:t>
            </w:r>
          </w:p>
        </w:tc>
      </w:tr>
      <w:tr w:rsidR="00EE23A3" w:rsidRPr="00EE23A3" w14:paraId="52359C52" w14:textId="77777777" w:rsidTr="00EE23A3">
        <w:trPr>
          <w:trHeight w:val="27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2D30F2" w14:textId="77777777" w:rsidR="00EE23A3" w:rsidRPr="00EE23A3" w:rsidRDefault="00EE23A3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3.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BB8429" w14:textId="77777777" w:rsidR="00EE23A3" w:rsidRPr="00EE23A3" w:rsidRDefault="00EE23A3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3.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CA0756" w14:textId="77777777" w:rsidR="00EE23A3" w:rsidRPr="00EE23A3" w:rsidRDefault="00EE23A3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3.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886467" w14:textId="77777777" w:rsidR="00EE23A3" w:rsidRPr="00EE23A3" w:rsidRDefault="00EE23A3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3.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80AE6A" w14:textId="77777777" w:rsidR="00EE23A3" w:rsidRPr="00EE23A3" w:rsidRDefault="00EE23A3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3.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B00109" w14:textId="77777777" w:rsidR="00EE23A3" w:rsidRPr="00EE23A3" w:rsidRDefault="00EE23A3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X3.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2478A8" w14:textId="234BA6D4" w:rsidR="00EE23A3" w:rsidRPr="00EE23A3" w:rsidRDefault="00EE23A3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JML</w:t>
            </w:r>
          </w:p>
        </w:tc>
      </w:tr>
      <w:tr w:rsidR="00EE23A3" w:rsidRPr="00EE23A3" w14:paraId="28669474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BAE71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3FDCA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01E72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0D011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EF548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8A86F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68E6A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7.547</w:t>
            </w:r>
          </w:p>
        </w:tc>
      </w:tr>
      <w:tr w:rsidR="00EE23A3" w:rsidRPr="00EE23A3" w14:paraId="5EBCB358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59E78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14FC0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14FF9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9E486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4C7D9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7C0D4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1773A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7.581</w:t>
            </w:r>
          </w:p>
        </w:tc>
      </w:tr>
      <w:tr w:rsidR="00EE23A3" w:rsidRPr="00EE23A3" w14:paraId="338DA13D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39237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1266A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F9912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434A2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7FCB9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B19C5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C7C2E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167</w:t>
            </w:r>
          </w:p>
        </w:tc>
      </w:tr>
      <w:tr w:rsidR="00EE23A3" w:rsidRPr="00EE23A3" w14:paraId="35471A27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6F824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E5542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D93F4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5D064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C6549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A70DC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C9441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8.826</w:t>
            </w:r>
          </w:p>
        </w:tc>
      </w:tr>
      <w:tr w:rsidR="00EE23A3" w:rsidRPr="00EE23A3" w14:paraId="42C3C478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C3093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4420B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A7379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0C572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77341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169C3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74C55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4.805</w:t>
            </w:r>
          </w:p>
        </w:tc>
      </w:tr>
      <w:tr w:rsidR="00EE23A3" w:rsidRPr="00EE23A3" w14:paraId="0ACE231C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5500F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12E79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4C2A7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059BB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34048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9DFC8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EE2A0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0.253</w:t>
            </w:r>
          </w:p>
        </w:tc>
      </w:tr>
      <w:tr w:rsidR="00EE23A3" w:rsidRPr="00EE23A3" w14:paraId="01602AEC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25AC3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4D431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13227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1E250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7EF8F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223F4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E3347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526</w:t>
            </w:r>
          </w:p>
        </w:tc>
      </w:tr>
      <w:tr w:rsidR="00EE23A3" w:rsidRPr="00EE23A3" w14:paraId="1A6F54DB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5B5EF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575BF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70BC9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FF07B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D7562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105D1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CF6C0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4.805</w:t>
            </w:r>
          </w:p>
        </w:tc>
      </w:tr>
      <w:tr w:rsidR="00EE23A3" w:rsidRPr="00EE23A3" w14:paraId="60893E81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171E0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E74BB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511B5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92298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50DD5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491C3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CC453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2.305</w:t>
            </w:r>
          </w:p>
        </w:tc>
      </w:tr>
      <w:tr w:rsidR="00EE23A3" w:rsidRPr="00EE23A3" w14:paraId="55F64F3F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2FB2A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E6928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91272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97EDA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848AB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C9612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A1A9A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645</w:t>
            </w:r>
          </w:p>
        </w:tc>
      </w:tr>
      <w:tr w:rsidR="00EE23A3" w:rsidRPr="00EE23A3" w14:paraId="5B0089D2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4B0D2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44BF9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774B6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940A0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50979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D348E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A18F3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8.723</w:t>
            </w:r>
          </w:p>
        </w:tc>
      </w:tr>
      <w:tr w:rsidR="00EE23A3" w:rsidRPr="00EE23A3" w14:paraId="324A45E4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B430C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BF326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FE896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E99C9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292FD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1CFC8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11CF4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2.477</w:t>
            </w:r>
          </w:p>
        </w:tc>
      </w:tr>
      <w:tr w:rsidR="00EE23A3" w:rsidRPr="00EE23A3" w14:paraId="31267B5D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6806E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DDCC4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F252A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5A87F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20109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2A1BE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7CF74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1.171</w:t>
            </w:r>
          </w:p>
        </w:tc>
      </w:tr>
      <w:tr w:rsidR="00EE23A3" w:rsidRPr="00EE23A3" w14:paraId="592F7CDD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57773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84C64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B6869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55A2E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562D4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1529E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F58D0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821</w:t>
            </w:r>
          </w:p>
        </w:tc>
      </w:tr>
      <w:tr w:rsidR="00EE23A3" w:rsidRPr="00EE23A3" w14:paraId="6A0A9B75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D5FCC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4F5DF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D4E0B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BD9C5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241AA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1FA9E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C4C01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444</w:t>
            </w:r>
          </w:p>
        </w:tc>
      </w:tr>
      <w:tr w:rsidR="00EE23A3" w:rsidRPr="00EE23A3" w14:paraId="24EC9A3E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FAB4A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F0C8F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59F62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453B3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FE83C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12435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AEE0A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509</w:t>
            </w:r>
          </w:p>
        </w:tc>
      </w:tr>
      <w:tr w:rsidR="00EE23A3" w:rsidRPr="00EE23A3" w14:paraId="53A424CD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E60BE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62519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DFDC3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0F770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5633F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145E3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6EB1B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821</w:t>
            </w:r>
          </w:p>
        </w:tc>
      </w:tr>
      <w:tr w:rsidR="00EE23A3" w:rsidRPr="00EE23A3" w14:paraId="2B2052F1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24A13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49A58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60111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7DAD6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7110E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A2E76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953BB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821</w:t>
            </w:r>
          </w:p>
        </w:tc>
      </w:tr>
      <w:tr w:rsidR="00EE23A3" w:rsidRPr="00EE23A3" w14:paraId="2D177CBB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1AA64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6959D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A77BF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4BB92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0AE1C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83D27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2D8A1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821</w:t>
            </w:r>
          </w:p>
        </w:tc>
      </w:tr>
      <w:tr w:rsidR="00EE23A3" w:rsidRPr="00EE23A3" w14:paraId="19361373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18ECB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3F3AE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C439F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F178F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BACF0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A5595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6267D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5.981</w:t>
            </w:r>
          </w:p>
        </w:tc>
      </w:tr>
      <w:tr w:rsidR="00EE23A3" w:rsidRPr="00EE23A3" w14:paraId="5E7A790E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94D7A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22EAD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979ED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B526B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9B5CC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43028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C5C74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3.755</w:t>
            </w:r>
          </w:p>
        </w:tc>
      </w:tr>
      <w:tr w:rsidR="00EE23A3" w:rsidRPr="00EE23A3" w14:paraId="3F7C5503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8309D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1E663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42FF6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4DD71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411C5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E91C0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E5445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7.292</w:t>
            </w:r>
          </w:p>
        </w:tc>
      </w:tr>
      <w:tr w:rsidR="00EE23A3" w:rsidRPr="00EE23A3" w14:paraId="6A87EE5D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D63AE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9E1EC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0EE1D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FA447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21DA9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CB4CF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535F9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1.512</w:t>
            </w:r>
          </w:p>
        </w:tc>
      </w:tr>
      <w:tr w:rsidR="00EE23A3" w:rsidRPr="00EE23A3" w14:paraId="031629D6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D047F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64C07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378B7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ED201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F57A9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6B961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6AD26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7.477</w:t>
            </w:r>
          </w:p>
        </w:tc>
      </w:tr>
      <w:tr w:rsidR="00EE23A3" w:rsidRPr="00EE23A3" w14:paraId="2779E039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4FB29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83E98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A2F59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B481B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E1426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BDBCC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007AF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3.755</w:t>
            </w:r>
          </w:p>
        </w:tc>
      </w:tr>
      <w:tr w:rsidR="00EE23A3" w:rsidRPr="00EE23A3" w14:paraId="497D4358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9BAEA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88A64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6072B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1DF72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9E714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6B69E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CBCCD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5.185</w:t>
            </w:r>
          </w:p>
        </w:tc>
      </w:tr>
      <w:tr w:rsidR="00EE23A3" w:rsidRPr="00EE23A3" w14:paraId="72BE27FC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8D638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2F323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A6467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EA1F0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B4C9D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B06B2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0C023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4.805</w:t>
            </w:r>
          </w:p>
        </w:tc>
      </w:tr>
      <w:tr w:rsidR="00EE23A3" w:rsidRPr="00EE23A3" w14:paraId="15138534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10E23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C4030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B4ADE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7F937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49FAE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2B374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F3691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2.120</w:t>
            </w:r>
          </w:p>
        </w:tc>
      </w:tr>
      <w:tr w:rsidR="00EE23A3" w:rsidRPr="00EE23A3" w14:paraId="34FE089A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E9DA4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68D37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8463D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F7F44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62577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C1428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215D1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821</w:t>
            </w:r>
          </w:p>
        </w:tc>
      </w:tr>
      <w:tr w:rsidR="00EE23A3" w:rsidRPr="00EE23A3" w14:paraId="7ACF5515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9CBCB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FF5D0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A03B5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107C9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88E22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59EE6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1CD2C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1.442</w:t>
            </w:r>
          </w:p>
        </w:tc>
      </w:tr>
      <w:tr w:rsidR="00EE23A3" w:rsidRPr="00EE23A3" w14:paraId="293122C8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FFFC1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77DD8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7B04D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74D8A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A7B1B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59A4C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13445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3.499</w:t>
            </w:r>
          </w:p>
        </w:tc>
      </w:tr>
      <w:tr w:rsidR="00EE23A3" w:rsidRPr="00EE23A3" w14:paraId="7C41F01E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102B7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5F979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48751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C1EF3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03F45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C281A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F3E26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0.283</w:t>
            </w:r>
          </w:p>
        </w:tc>
      </w:tr>
      <w:tr w:rsidR="00EE23A3" w:rsidRPr="00EE23A3" w14:paraId="2289455D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A5B98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CAD84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D878D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A0571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3949B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CD0AA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1F86F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3.755</w:t>
            </w:r>
          </w:p>
        </w:tc>
      </w:tr>
      <w:tr w:rsidR="00EE23A3" w:rsidRPr="00EE23A3" w14:paraId="3C0BA2AE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36CAE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1258F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EB777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52B62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227FD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8EF8C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EAC17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7.529</w:t>
            </w:r>
          </w:p>
        </w:tc>
      </w:tr>
      <w:tr w:rsidR="00EE23A3" w:rsidRPr="00EE23A3" w14:paraId="66418829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6CC18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4858F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89D32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7717D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DACA0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8470F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EE7D1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1.645</w:t>
            </w:r>
          </w:p>
        </w:tc>
      </w:tr>
      <w:tr w:rsidR="00EE23A3" w:rsidRPr="00EE23A3" w14:paraId="76D0D643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117E8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3122D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128BB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86BDC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2A598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B93D6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74619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7.511</w:t>
            </w:r>
          </w:p>
        </w:tc>
      </w:tr>
      <w:tr w:rsidR="00EE23A3" w:rsidRPr="00EE23A3" w14:paraId="04A7E7EF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B8C49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59F52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1F748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C6F78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11BEC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D05A2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1FEBD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3.755</w:t>
            </w:r>
          </w:p>
        </w:tc>
      </w:tr>
      <w:tr w:rsidR="00EE23A3" w:rsidRPr="00EE23A3" w14:paraId="550B5371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79783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05BF4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87025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70D83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24447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63A52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C3C93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0.253</w:t>
            </w:r>
          </w:p>
        </w:tc>
      </w:tr>
      <w:tr w:rsidR="00EE23A3" w:rsidRPr="00EE23A3" w14:paraId="24864E7C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8CF7A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06C20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4F3F8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44A03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C3421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CB133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AE15C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821</w:t>
            </w:r>
          </w:p>
        </w:tc>
      </w:tr>
      <w:tr w:rsidR="00EE23A3" w:rsidRPr="00EE23A3" w14:paraId="5CF2FF0A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7DA0B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8AA89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72F0E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911A1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A309C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BBB35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DC27E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5.269</w:t>
            </w:r>
          </w:p>
        </w:tc>
      </w:tr>
      <w:tr w:rsidR="00EE23A3" w:rsidRPr="00EE23A3" w14:paraId="1724742E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2EF8B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08C61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A46E5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2A07D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7B0C0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897BB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5B785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1.283</w:t>
            </w:r>
          </w:p>
        </w:tc>
      </w:tr>
      <w:tr w:rsidR="00EE23A3" w:rsidRPr="00EE23A3" w14:paraId="726C8C09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89C2C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0243B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ED251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B4BA3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57FE1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BB576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13DF5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2.305</w:t>
            </w:r>
          </w:p>
        </w:tc>
      </w:tr>
      <w:tr w:rsidR="00EE23A3" w:rsidRPr="00EE23A3" w14:paraId="366C471C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45174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9AD44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CED80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42406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ADDB0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B78D8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BE526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3.458</w:t>
            </w:r>
          </w:p>
        </w:tc>
      </w:tr>
      <w:tr w:rsidR="00EE23A3" w:rsidRPr="00EE23A3" w14:paraId="2BB7FFF0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F0C32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7BA20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03F84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58A0C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1D864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B444C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BF65F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7.547</w:t>
            </w:r>
          </w:p>
        </w:tc>
      </w:tr>
      <w:tr w:rsidR="00EE23A3" w:rsidRPr="00EE23A3" w14:paraId="0892CDFA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E2650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4B1C1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81173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654F3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9B979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143E3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A2EE0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3.825</w:t>
            </w:r>
          </w:p>
        </w:tc>
      </w:tr>
      <w:tr w:rsidR="00EE23A3" w:rsidRPr="00EE23A3" w14:paraId="0BBF8138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F4A93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0C821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E68CE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B8A32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59021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B0FE4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18855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3.755</w:t>
            </w:r>
          </w:p>
        </w:tc>
      </w:tr>
      <w:tr w:rsidR="00EE23A3" w:rsidRPr="00EE23A3" w14:paraId="67171F6A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CD006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9679E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CFECC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BCA32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CB126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8E35C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B2529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4.805</w:t>
            </w:r>
          </w:p>
        </w:tc>
      </w:tr>
      <w:tr w:rsidR="00EE23A3" w:rsidRPr="00EE23A3" w14:paraId="3A86F41A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1D22A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C81E1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36362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C7ACE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4067F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E05C7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48523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3.499</w:t>
            </w:r>
          </w:p>
        </w:tc>
      </w:tr>
      <w:tr w:rsidR="00EE23A3" w:rsidRPr="00EE23A3" w14:paraId="37415071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4F676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3ED21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0E262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DB6F2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4501A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5DBB4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E7BCC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1.214</w:t>
            </w:r>
          </w:p>
        </w:tc>
      </w:tr>
      <w:tr w:rsidR="00EE23A3" w:rsidRPr="00EE23A3" w14:paraId="3D959244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B7E37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9DC24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327E7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2AC4A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C6BBD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2209E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E24C4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1.214</w:t>
            </w:r>
          </w:p>
        </w:tc>
      </w:tr>
      <w:tr w:rsidR="00EE23A3" w:rsidRPr="00EE23A3" w14:paraId="394C1A04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191D4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863B0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93B23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28E20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746F6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E3819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F035C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197</w:t>
            </w:r>
          </w:p>
        </w:tc>
      </w:tr>
      <w:tr w:rsidR="00EE23A3" w:rsidRPr="00EE23A3" w14:paraId="1DB01F14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8ED58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A39B1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8116B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51838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30E24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66D6F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520C5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4.846</w:t>
            </w:r>
          </w:p>
        </w:tc>
      </w:tr>
      <w:tr w:rsidR="00EE23A3" w:rsidRPr="00EE23A3" w14:paraId="6BD5E63D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A501F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48D69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5E313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93895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0981F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CB97C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8B80B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1.424</w:t>
            </w:r>
          </w:p>
        </w:tc>
      </w:tr>
      <w:tr w:rsidR="00EE23A3" w:rsidRPr="00EE23A3" w14:paraId="500E80F2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EE927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74E29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26EB5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1F52E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BD44A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FEE25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3D847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821</w:t>
            </w:r>
          </w:p>
        </w:tc>
      </w:tr>
      <w:tr w:rsidR="00EE23A3" w:rsidRPr="00EE23A3" w14:paraId="5EF221C1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75AFF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EC475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7A69D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3B39A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1F2F0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5B1ED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BA0F8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1.316</w:t>
            </w:r>
          </w:p>
        </w:tc>
      </w:tr>
      <w:tr w:rsidR="00EE23A3" w:rsidRPr="00EE23A3" w14:paraId="2C2F6B1E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05CB0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4B4E5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096EA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E6804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D37FC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D8DAC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4E62C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8.598</w:t>
            </w:r>
          </w:p>
        </w:tc>
      </w:tr>
      <w:tr w:rsidR="00EE23A3" w:rsidRPr="00EE23A3" w14:paraId="34F826A5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2D320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E5A92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97699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BA2AE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0BEAF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417E2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91DDD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1.223</w:t>
            </w:r>
          </w:p>
        </w:tc>
      </w:tr>
      <w:tr w:rsidR="00EE23A3" w:rsidRPr="00EE23A3" w14:paraId="49CF97BC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EF61D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89E73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7764C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62B4B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BB725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1E9E1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A2D4E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3.467</w:t>
            </w:r>
          </w:p>
        </w:tc>
      </w:tr>
      <w:tr w:rsidR="00EE23A3" w:rsidRPr="00EE23A3" w14:paraId="52580DF1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FCE90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839FC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9696E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26DEB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3B46C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165B5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BBE54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0.032</w:t>
            </w:r>
          </w:p>
        </w:tc>
      </w:tr>
      <w:tr w:rsidR="00EE23A3" w:rsidRPr="00EE23A3" w14:paraId="14701726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1BAA0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5668F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06B6A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9B2C5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0009F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8B7A8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E8B4E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1.214</w:t>
            </w:r>
          </w:p>
        </w:tc>
      </w:tr>
      <w:tr w:rsidR="00EE23A3" w:rsidRPr="00EE23A3" w14:paraId="2EAF3BEE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34C68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AFF11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C1025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833DD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E8151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7E88E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569C1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2.477</w:t>
            </w:r>
          </w:p>
        </w:tc>
      </w:tr>
      <w:tr w:rsidR="00EE23A3" w:rsidRPr="00EE23A3" w14:paraId="15FC3208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9AF30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69232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76C5C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8DE34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558E1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38B3A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515A2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821</w:t>
            </w:r>
          </w:p>
        </w:tc>
      </w:tr>
      <w:tr w:rsidR="00EE23A3" w:rsidRPr="00EE23A3" w14:paraId="3ECE9E88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1828A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DCA75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0DC86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CD9F3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61B04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B3C56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A973D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3.726</w:t>
            </w:r>
          </w:p>
        </w:tc>
      </w:tr>
      <w:tr w:rsidR="00EE23A3" w:rsidRPr="00EE23A3" w14:paraId="0A0A79EE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A4988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7D4E9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3BAF0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B6424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1AB55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AB462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B05DC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3.726</w:t>
            </w:r>
          </w:p>
        </w:tc>
      </w:tr>
      <w:tr w:rsidR="00EE23A3" w:rsidRPr="00EE23A3" w14:paraId="4A8E3ECA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F462D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7FF77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448C2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C0C54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5CEED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44655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F1426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821</w:t>
            </w:r>
          </w:p>
        </w:tc>
      </w:tr>
      <w:tr w:rsidR="00EE23A3" w:rsidRPr="00EE23A3" w14:paraId="4A0E7201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0BBA8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FEA8A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98D49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1FF74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5F0E0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AA004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D986A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0.079</w:t>
            </w:r>
          </w:p>
        </w:tc>
      </w:tr>
      <w:tr w:rsidR="00EE23A3" w:rsidRPr="00EE23A3" w14:paraId="1166B5D4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386DF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DED81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15023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0398C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07FF9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E5887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B12F0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821</w:t>
            </w:r>
          </w:p>
        </w:tc>
      </w:tr>
      <w:tr w:rsidR="00EE23A3" w:rsidRPr="00EE23A3" w14:paraId="696E3A71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5A512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E8BF9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0A6C4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E7CB2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68C92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FA4D1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6C365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184</w:t>
            </w:r>
          </w:p>
        </w:tc>
      </w:tr>
      <w:tr w:rsidR="00EE23A3" w:rsidRPr="00EE23A3" w14:paraId="67B7A7F5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C4E4C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899D6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69577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4CFCD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8BCB8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0C89B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0CBCE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3.755</w:t>
            </w:r>
          </w:p>
        </w:tc>
      </w:tr>
      <w:tr w:rsidR="00EE23A3" w:rsidRPr="00EE23A3" w14:paraId="7A3A61F4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B34B2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5604C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01632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46104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EA913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D0B6C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00D00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7.292</w:t>
            </w:r>
          </w:p>
        </w:tc>
      </w:tr>
      <w:tr w:rsidR="00EE23A3" w:rsidRPr="00EE23A3" w14:paraId="79329CBC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CCC8A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3B523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CDD8C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01369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98D7F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A2CC2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7F5D7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821</w:t>
            </w:r>
          </w:p>
        </w:tc>
      </w:tr>
      <w:tr w:rsidR="00EE23A3" w:rsidRPr="00EE23A3" w14:paraId="08573D7F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B3E31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1AC5F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285BF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5CA2B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DA39D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E9C94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DB1F9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4.805</w:t>
            </w:r>
          </w:p>
        </w:tc>
      </w:tr>
      <w:tr w:rsidR="00EE23A3" w:rsidRPr="00EE23A3" w14:paraId="61456148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DEE49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F52CB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C0F52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895AA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681DE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4EE65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E7EB9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821</w:t>
            </w:r>
          </w:p>
        </w:tc>
      </w:tr>
      <w:tr w:rsidR="00EE23A3" w:rsidRPr="00EE23A3" w14:paraId="5F032FA0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B2032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302D5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48163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89B51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F6180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041C4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BEC7C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4.805</w:t>
            </w:r>
          </w:p>
        </w:tc>
      </w:tr>
      <w:tr w:rsidR="00EE23A3" w:rsidRPr="00EE23A3" w14:paraId="458E5F8B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47038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5E922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18D82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2913D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EA86A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3DA9D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A859E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4.805</w:t>
            </w:r>
          </w:p>
        </w:tc>
      </w:tr>
      <w:tr w:rsidR="00EE23A3" w:rsidRPr="00EE23A3" w14:paraId="6032FEA9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F422C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E7DB0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C9889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8AB1F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D9729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0F123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3A49E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7.506</w:t>
            </w:r>
          </w:p>
        </w:tc>
      </w:tr>
      <w:tr w:rsidR="00EE23A3" w:rsidRPr="00EE23A3" w14:paraId="093A1EB6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60730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28F6D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93155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A56B2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0D009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DBEAD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CCC8A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1.645</w:t>
            </w:r>
          </w:p>
        </w:tc>
      </w:tr>
      <w:tr w:rsidR="00EE23A3" w:rsidRPr="00EE23A3" w14:paraId="71D6D3A5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B8EB8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2FA75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3317D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2629C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1EC57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8A22D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67B6A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4.805</w:t>
            </w:r>
          </w:p>
        </w:tc>
      </w:tr>
      <w:tr w:rsidR="00EE23A3" w:rsidRPr="00EE23A3" w14:paraId="3A0A3EDF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825CD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31C1A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DE4FE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AC01B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C9ED0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96AD1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7BF24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821</w:t>
            </w:r>
          </w:p>
        </w:tc>
      </w:tr>
      <w:tr w:rsidR="00EE23A3" w:rsidRPr="00EE23A3" w14:paraId="6105BC07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1AC9F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C2606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F9CD5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47BF6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87883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82B5F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8AF5D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7.547</w:t>
            </w:r>
          </w:p>
        </w:tc>
      </w:tr>
      <w:tr w:rsidR="00EE23A3" w:rsidRPr="00EE23A3" w14:paraId="1555E958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0B359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1445B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C33F1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59403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020BA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85AE9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87445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821</w:t>
            </w:r>
          </w:p>
        </w:tc>
      </w:tr>
      <w:tr w:rsidR="00EE23A3" w:rsidRPr="00EE23A3" w14:paraId="09F013E4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E594B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87B9E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F2AE7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1B571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E88A4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0DDB3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9F14D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1.645</w:t>
            </w:r>
          </w:p>
        </w:tc>
      </w:tr>
      <w:tr w:rsidR="00EE23A3" w:rsidRPr="00EE23A3" w14:paraId="233CE50A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37CEE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09027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AFFF1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DB201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6A749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085A3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7AC0A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3.611</w:t>
            </w:r>
          </w:p>
        </w:tc>
      </w:tr>
      <w:tr w:rsidR="00EE23A3" w:rsidRPr="00EE23A3" w14:paraId="3FD492D4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2B708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89826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5B7CB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CC11C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D3F4C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63957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6A087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1.442</w:t>
            </w:r>
          </w:p>
        </w:tc>
      </w:tr>
      <w:tr w:rsidR="00EE23A3" w:rsidRPr="00EE23A3" w14:paraId="6CAAE33A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11ACA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1A44A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C7E84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259A3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9A2E4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EF702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AD7D3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7.343</w:t>
            </w:r>
          </w:p>
        </w:tc>
      </w:tr>
      <w:tr w:rsidR="00EE23A3" w:rsidRPr="00EE23A3" w14:paraId="27D79654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DC265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B71A8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81F8A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2BD97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424B5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517A1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C669D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3.611</w:t>
            </w:r>
          </w:p>
        </w:tc>
      </w:tr>
      <w:tr w:rsidR="00EE23A3" w:rsidRPr="00EE23A3" w14:paraId="20D53742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AEEEF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11E9B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3F307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327D0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F23EF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658A8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7F405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821</w:t>
            </w:r>
          </w:p>
        </w:tc>
      </w:tr>
      <w:tr w:rsidR="00EE23A3" w:rsidRPr="00EE23A3" w14:paraId="7009E6D1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B5A20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1622EB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46373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C0E20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AC882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F0170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AF959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8.903</w:t>
            </w:r>
          </w:p>
        </w:tc>
      </w:tr>
      <w:tr w:rsidR="00EE23A3" w:rsidRPr="00EE23A3" w14:paraId="5839A226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E8C58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EEB19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1F0C9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332C6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3BA86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B7BB8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A2E50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1.429</w:t>
            </w:r>
          </w:p>
        </w:tc>
      </w:tr>
      <w:tr w:rsidR="00EE23A3" w:rsidRPr="00EE23A3" w14:paraId="54CDB1A3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0E6CC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6F505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69780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2EE31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CA997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6E0ED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3D540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821</w:t>
            </w:r>
          </w:p>
        </w:tc>
      </w:tr>
      <w:tr w:rsidR="00EE23A3" w:rsidRPr="00EE23A3" w14:paraId="583E4F10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24A84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58CBD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90D05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95A69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25F5C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51EA2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91538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821</w:t>
            </w:r>
          </w:p>
        </w:tc>
      </w:tr>
      <w:tr w:rsidR="00EE23A3" w:rsidRPr="00EE23A3" w14:paraId="4DDD6E18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6BFDB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F22F3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0994D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9ECEF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75FC8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6555A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93D19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1.459</w:t>
            </w:r>
          </w:p>
        </w:tc>
      </w:tr>
      <w:tr w:rsidR="00EE23A3" w:rsidRPr="00EE23A3" w14:paraId="09E7684B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D5648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7DCE9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6BE20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CC137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12C68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56A87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88E5D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0.079</w:t>
            </w:r>
          </w:p>
        </w:tc>
      </w:tr>
      <w:tr w:rsidR="00EE23A3" w:rsidRPr="00EE23A3" w14:paraId="1927591F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98B54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6F28D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7E242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3DF5E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0ED9C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C4CE9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35DB3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4.805</w:t>
            </w:r>
          </w:p>
        </w:tc>
      </w:tr>
      <w:tr w:rsidR="00EE23A3" w:rsidRPr="00EE23A3" w14:paraId="716F0225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92BE1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92A12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3CAB6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89947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12977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48929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2C316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202</w:t>
            </w:r>
          </w:p>
        </w:tc>
      </w:tr>
      <w:tr w:rsidR="00EE23A3" w:rsidRPr="00EE23A3" w14:paraId="39AF12BE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B23037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F081A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AB9F9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154FB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A0421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13B30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C83BE8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821</w:t>
            </w:r>
          </w:p>
        </w:tc>
      </w:tr>
      <w:tr w:rsidR="00EE23A3" w:rsidRPr="00EE23A3" w14:paraId="62CB2029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6EC63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B7C30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C1346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0496A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1578D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C98B9A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FD4EF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8.903</w:t>
            </w:r>
          </w:p>
        </w:tc>
      </w:tr>
      <w:tr w:rsidR="00EE23A3" w:rsidRPr="00EE23A3" w14:paraId="7924A558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9DBB3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23B2D4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9028F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7F425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203A6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6D498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.0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A98372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2.221</w:t>
            </w:r>
          </w:p>
        </w:tc>
      </w:tr>
      <w:tr w:rsidR="00EE23A3" w:rsidRPr="00EE23A3" w14:paraId="7493316D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E8279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449B9D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1286E3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5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CD9CC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4.5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04C18E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824C1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6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ACD5CF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2.821</w:t>
            </w:r>
          </w:p>
        </w:tc>
      </w:tr>
      <w:tr w:rsidR="00EE23A3" w:rsidRPr="00EE23A3" w14:paraId="627A304A" w14:textId="77777777" w:rsidTr="00EE23A3">
        <w:trPr>
          <w:trHeight w:val="26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DC0A86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7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8C8E2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351420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1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51F9CC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3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E8EFB5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40E279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2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3D0F21" w14:textId="77777777" w:rsidR="00EE23A3" w:rsidRPr="00EE23A3" w:rsidRDefault="00EE23A3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E23A3">
              <w:rPr>
                <w:rFonts w:ascii="Times New Roman" w:hAnsi="Times New Roman" w:cs="Times New Roman"/>
                <w:sz w:val="24"/>
                <w:szCs w:val="24"/>
              </w:rPr>
              <w:t>16.202</w:t>
            </w:r>
          </w:p>
        </w:tc>
      </w:tr>
    </w:tbl>
    <w:p w14:paraId="1EF9FB3B" w14:textId="1404FE53" w:rsidR="00D924EB" w:rsidRDefault="00EE23A3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r w:rsidR="00D924EB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 w:type="page"/>
      </w:r>
    </w:p>
    <w:p w14:paraId="266D1A57" w14:textId="375AEEF2" w:rsidR="00E678FE" w:rsidRPr="00E678FE" w:rsidRDefault="00E678FE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42" w:name="_Toc150772033"/>
      <w:bookmarkStart w:id="43" w:name="_Toc151810800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22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Hasil Uji Normalitas </w:t>
      </w:r>
      <w:r w:rsidRPr="009A39A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Kolomogorov Smirnov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  <w:r w:rsidRPr="009A39A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Test</w:t>
      </w:r>
      <w:bookmarkEnd w:id="42"/>
      <w:bookmarkEnd w:id="43"/>
    </w:p>
    <w:tbl>
      <w:tblPr>
        <w:tblW w:w="536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5"/>
        <w:gridCol w:w="1445"/>
        <w:gridCol w:w="1475"/>
      </w:tblGrid>
      <w:tr w:rsidR="00EE23A3" w:rsidRPr="00220622" w14:paraId="1B6E069D" w14:textId="77777777" w:rsidTr="001F6ECC">
        <w:trPr>
          <w:cantSplit/>
          <w:jc w:val="center"/>
        </w:trPr>
        <w:tc>
          <w:tcPr>
            <w:tcW w:w="5364" w:type="dxa"/>
            <w:gridSpan w:val="3"/>
            <w:shd w:val="clear" w:color="auto" w:fill="FFFFFF"/>
            <w:vAlign w:val="center"/>
          </w:tcPr>
          <w:p w14:paraId="42E9B914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b/>
                <w:bCs/>
                <w:color w:val="010205"/>
                <w:kern w:val="0"/>
                <w:sz w:val="24"/>
                <w:szCs w:val="24"/>
                <w:lang w:val="en-ID"/>
              </w:rPr>
              <w:t>One-Sample Kolmogorov-Smirnov Test</w:t>
            </w:r>
          </w:p>
        </w:tc>
      </w:tr>
      <w:tr w:rsidR="00EE23A3" w:rsidRPr="00220622" w14:paraId="74CA45D9" w14:textId="77777777" w:rsidTr="001F6ECC">
        <w:trPr>
          <w:cantSplit/>
          <w:jc w:val="center"/>
        </w:trPr>
        <w:tc>
          <w:tcPr>
            <w:tcW w:w="3889" w:type="dxa"/>
            <w:gridSpan w:val="2"/>
            <w:shd w:val="clear" w:color="auto" w:fill="FFFFFF"/>
            <w:vAlign w:val="bottom"/>
          </w:tcPr>
          <w:p w14:paraId="67008069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1475" w:type="dxa"/>
            <w:shd w:val="clear" w:color="auto" w:fill="FFFFFF"/>
            <w:vAlign w:val="bottom"/>
          </w:tcPr>
          <w:p w14:paraId="194B3202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Unstandardized Residual</w:t>
            </w:r>
          </w:p>
        </w:tc>
      </w:tr>
      <w:tr w:rsidR="00EE23A3" w:rsidRPr="00220622" w14:paraId="08F72950" w14:textId="77777777" w:rsidTr="001F6ECC">
        <w:trPr>
          <w:cantSplit/>
          <w:jc w:val="center"/>
        </w:trPr>
        <w:tc>
          <w:tcPr>
            <w:tcW w:w="3889" w:type="dxa"/>
            <w:gridSpan w:val="2"/>
            <w:shd w:val="clear" w:color="auto" w:fill="E0E0E0"/>
          </w:tcPr>
          <w:p w14:paraId="0EE68ED8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</w:t>
            </w:r>
          </w:p>
        </w:tc>
        <w:tc>
          <w:tcPr>
            <w:tcW w:w="1475" w:type="dxa"/>
            <w:shd w:val="clear" w:color="auto" w:fill="FFFFFF"/>
          </w:tcPr>
          <w:p w14:paraId="3E02B56F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00</w:t>
            </w:r>
          </w:p>
        </w:tc>
      </w:tr>
      <w:tr w:rsidR="00EE23A3" w:rsidRPr="00220622" w14:paraId="398A3334" w14:textId="77777777" w:rsidTr="001F6ECC">
        <w:trPr>
          <w:cantSplit/>
          <w:jc w:val="center"/>
        </w:trPr>
        <w:tc>
          <w:tcPr>
            <w:tcW w:w="2444" w:type="dxa"/>
            <w:vMerge w:val="restart"/>
            <w:shd w:val="clear" w:color="auto" w:fill="E0E0E0"/>
          </w:tcPr>
          <w:p w14:paraId="0CF88834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ormal Parameters</w:t>
            </w:r>
            <w:r w:rsidRPr="00220622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vertAlign w:val="superscript"/>
                <w:lang w:val="en-ID"/>
              </w:rPr>
              <w:t>a,b</w:t>
            </w:r>
          </w:p>
        </w:tc>
        <w:tc>
          <w:tcPr>
            <w:tcW w:w="1445" w:type="dxa"/>
            <w:shd w:val="clear" w:color="auto" w:fill="E0E0E0"/>
          </w:tcPr>
          <w:p w14:paraId="358DF7D3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Mean</w:t>
            </w:r>
          </w:p>
        </w:tc>
        <w:tc>
          <w:tcPr>
            <w:tcW w:w="1475" w:type="dxa"/>
            <w:shd w:val="clear" w:color="auto" w:fill="FFFFFF"/>
          </w:tcPr>
          <w:p w14:paraId="226937B1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0000</w:t>
            </w:r>
          </w:p>
        </w:tc>
      </w:tr>
      <w:tr w:rsidR="00EE23A3" w:rsidRPr="00220622" w14:paraId="4E93CB6A" w14:textId="77777777" w:rsidTr="001F6ECC">
        <w:trPr>
          <w:cantSplit/>
          <w:jc w:val="center"/>
        </w:trPr>
        <w:tc>
          <w:tcPr>
            <w:tcW w:w="2444" w:type="dxa"/>
            <w:vMerge/>
            <w:shd w:val="clear" w:color="auto" w:fill="E0E0E0"/>
          </w:tcPr>
          <w:p w14:paraId="05DB2AAF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1445" w:type="dxa"/>
            <w:shd w:val="clear" w:color="auto" w:fill="E0E0E0"/>
          </w:tcPr>
          <w:p w14:paraId="4401386B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td. Deviation</w:t>
            </w:r>
          </w:p>
        </w:tc>
        <w:tc>
          <w:tcPr>
            <w:tcW w:w="1475" w:type="dxa"/>
            <w:shd w:val="clear" w:color="auto" w:fill="FFFFFF"/>
          </w:tcPr>
          <w:p w14:paraId="7DDE273A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.20053864</w:t>
            </w:r>
          </w:p>
        </w:tc>
      </w:tr>
      <w:tr w:rsidR="00EE23A3" w:rsidRPr="00220622" w14:paraId="33A6A44E" w14:textId="77777777" w:rsidTr="001F6ECC">
        <w:trPr>
          <w:cantSplit/>
          <w:jc w:val="center"/>
        </w:trPr>
        <w:tc>
          <w:tcPr>
            <w:tcW w:w="2444" w:type="dxa"/>
            <w:vMerge w:val="restart"/>
            <w:shd w:val="clear" w:color="auto" w:fill="E0E0E0"/>
          </w:tcPr>
          <w:p w14:paraId="16EF785A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Most Extreme Differences</w:t>
            </w:r>
          </w:p>
        </w:tc>
        <w:tc>
          <w:tcPr>
            <w:tcW w:w="1445" w:type="dxa"/>
            <w:shd w:val="clear" w:color="auto" w:fill="E0E0E0"/>
          </w:tcPr>
          <w:p w14:paraId="7BE8DC2C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Absolute</w:t>
            </w:r>
          </w:p>
        </w:tc>
        <w:tc>
          <w:tcPr>
            <w:tcW w:w="1475" w:type="dxa"/>
            <w:shd w:val="clear" w:color="auto" w:fill="FFFFFF"/>
          </w:tcPr>
          <w:p w14:paraId="2F538F21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58</w:t>
            </w:r>
          </w:p>
        </w:tc>
      </w:tr>
      <w:tr w:rsidR="00EE23A3" w:rsidRPr="00220622" w14:paraId="5C539526" w14:textId="77777777" w:rsidTr="001F6ECC">
        <w:trPr>
          <w:cantSplit/>
          <w:jc w:val="center"/>
        </w:trPr>
        <w:tc>
          <w:tcPr>
            <w:tcW w:w="2444" w:type="dxa"/>
            <w:vMerge/>
            <w:shd w:val="clear" w:color="auto" w:fill="E0E0E0"/>
          </w:tcPr>
          <w:p w14:paraId="1AFA0A79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1445" w:type="dxa"/>
            <w:shd w:val="clear" w:color="auto" w:fill="E0E0E0"/>
          </w:tcPr>
          <w:p w14:paraId="05707809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Positive</w:t>
            </w:r>
          </w:p>
        </w:tc>
        <w:tc>
          <w:tcPr>
            <w:tcW w:w="1475" w:type="dxa"/>
            <w:shd w:val="clear" w:color="auto" w:fill="FFFFFF"/>
          </w:tcPr>
          <w:p w14:paraId="46B9ADF6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32</w:t>
            </w:r>
          </w:p>
        </w:tc>
      </w:tr>
      <w:tr w:rsidR="00EE23A3" w:rsidRPr="00220622" w14:paraId="6E29E352" w14:textId="77777777" w:rsidTr="001F6ECC">
        <w:trPr>
          <w:cantSplit/>
          <w:jc w:val="center"/>
        </w:trPr>
        <w:tc>
          <w:tcPr>
            <w:tcW w:w="2444" w:type="dxa"/>
            <w:vMerge/>
            <w:shd w:val="clear" w:color="auto" w:fill="E0E0E0"/>
          </w:tcPr>
          <w:p w14:paraId="0D8DCA65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1445" w:type="dxa"/>
            <w:shd w:val="clear" w:color="auto" w:fill="E0E0E0"/>
          </w:tcPr>
          <w:p w14:paraId="139A3446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Negative</w:t>
            </w:r>
          </w:p>
        </w:tc>
        <w:tc>
          <w:tcPr>
            <w:tcW w:w="1475" w:type="dxa"/>
            <w:shd w:val="clear" w:color="auto" w:fill="FFFFFF"/>
          </w:tcPr>
          <w:p w14:paraId="1DD42205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-.058</w:t>
            </w:r>
          </w:p>
        </w:tc>
      </w:tr>
      <w:tr w:rsidR="00EE23A3" w:rsidRPr="00220622" w14:paraId="27D5F1AE" w14:textId="77777777" w:rsidTr="001F6ECC">
        <w:trPr>
          <w:cantSplit/>
          <w:jc w:val="center"/>
        </w:trPr>
        <w:tc>
          <w:tcPr>
            <w:tcW w:w="3889" w:type="dxa"/>
            <w:gridSpan w:val="2"/>
            <w:shd w:val="clear" w:color="auto" w:fill="E0E0E0"/>
          </w:tcPr>
          <w:p w14:paraId="5802A1E5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Test Statistic</w:t>
            </w:r>
          </w:p>
        </w:tc>
        <w:tc>
          <w:tcPr>
            <w:tcW w:w="1475" w:type="dxa"/>
            <w:shd w:val="clear" w:color="auto" w:fill="FFFFFF"/>
          </w:tcPr>
          <w:p w14:paraId="7809B79D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58</w:t>
            </w:r>
          </w:p>
        </w:tc>
      </w:tr>
      <w:tr w:rsidR="00EE23A3" w:rsidRPr="00220622" w14:paraId="070D85C4" w14:textId="77777777" w:rsidTr="001F6ECC">
        <w:trPr>
          <w:cantSplit/>
          <w:jc w:val="center"/>
        </w:trPr>
        <w:tc>
          <w:tcPr>
            <w:tcW w:w="3889" w:type="dxa"/>
            <w:gridSpan w:val="2"/>
            <w:shd w:val="clear" w:color="auto" w:fill="E0E0E0"/>
          </w:tcPr>
          <w:p w14:paraId="55A56C90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Asymp. Sig. (2-tailed)</w:t>
            </w:r>
          </w:p>
        </w:tc>
        <w:tc>
          <w:tcPr>
            <w:tcW w:w="1475" w:type="dxa"/>
            <w:shd w:val="clear" w:color="auto" w:fill="FFFFFF"/>
          </w:tcPr>
          <w:p w14:paraId="4642ADAC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200</w:t>
            </w:r>
            <w:r w:rsidRPr="00220622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c,d</w:t>
            </w:r>
          </w:p>
        </w:tc>
      </w:tr>
      <w:tr w:rsidR="00EE23A3" w:rsidRPr="00220622" w14:paraId="7790BFE4" w14:textId="77777777" w:rsidTr="001F6ECC">
        <w:trPr>
          <w:cantSplit/>
          <w:jc w:val="center"/>
        </w:trPr>
        <w:tc>
          <w:tcPr>
            <w:tcW w:w="5364" w:type="dxa"/>
            <w:gridSpan w:val="3"/>
            <w:shd w:val="clear" w:color="auto" w:fill="FFFFFF"/>
          </w:tcPr>
          <w:p w14:paraId="2CD1615C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a. Test distribution is Normal.</w:t>
            </w:r>
          </w:p>
        </w:tc>
      </w:tr>
      <w:tr w:rsidR="00EE23A3" w:rsidRPr="00220622" w14:paraId="365067DD" w14:textId="77777777" w:rsidTr="001F6ECC">
        <w:trPr>
          <w:cantSplit/>
          <w:jc w:val="center"/>
        </w:trPr>
        <w:tc>
          <w:tcPr>
            <w:tcW w:w="5364" w:type="dxa"/>
            <w:gridSpan w:val="3"/>
            <w:shd w:val="clear" w:color="auto" w:fill="FFFFFF"/>
          </w:tcPr>
          <w:p w14:paraId="071E73E2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b. Calculated from data.</w:t>
            </w:r>
          </w:p>
        </w:tc>
      </w:tr>
      <w:tr w:rsidR="00EE23A3" w:rsidRPr="00220622" w14:paraId="26D7BEC6" w14:textId="77777777" w:rsidTr="001F6ECC">
        <w:trPr>
          <w:cantSplit/>
          <w:jc w:val="center"/>
        </w:trPr>
        <w:tc>
          <w:tcPr>
            <w:tcW w:w="5364" w:type="dxa"/>
            <w:gridSpan w:val="3"/>
            <w:shd w:val="clear" w:color="auto" w:fill="FFFFFF"/>
          </w:tcPr>
          <w:p w14:paraId="45AD5D0E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c. Lilliefors Significance Correction.</w:t>
            </w:r>
          </w:p>
        </w:tc>
      </w:tr>
      <w:tr w:rsidR="00EE23A3" w:rsidRPr="00220622" w14:paraId="503BCACD" w14:textId="77777777" w:rsidTr="001F6ECC">
        <w:trPr>
          <w:cantSplit/>
          <w:jc w:val="center"/>
        </w:trPr>
        <w:tc>
          <w:tcPr>
            <w:tcW w:w="5364" w:type="dxa"/>
            <w:gridSpan w:val="3"/>
            <w:shd w:val="clear" w:color="auto" w:fill="FFFFFF"/>
          </w:tcPr>
          <w:p w14:paraId="3DBE7FDB" w14:textId="77777777" w:rsidR="00EE23A3" w:rsidRPr="00220622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20622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d. This is a lower bound of the true significance.</w:t>
            </w:r>
          </w:p>
        </w:tc>
      </w:tr>
    </w:tbl>
    <w:p w14:paraId="02CA7843" w14:textId="77777777" w:rsidR="00EE23A3" w:rsidRDefault="00EE23A3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</w:p>
    <w:p w14:paraId="1D301410" w14:textId="5DE076C1" w:rsidR="00E678FE" w:rsidRPr="00E678FE" w:rsidRDefault="00E678FE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44" w:name="_Toc150772034"/>
      <w:bookmarkStart w:id="45" w:name="_Toc151810801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23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Hasil Uji Normalitas Normal P-Plot</w:t>
      </w:r>
      <w:bookmarkEnd w:id="44"/>
      <w:bookmarkEnd w:id="45"/>
    </w:p>
    <w:p w14:paraId="303AD69D" w14:textId="1E5E6798" w:rsidR="00EE23A3" w:rsidRDefault="00EE23A3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r w:rsidRPr="007946F1">
        <w:rPr>
          <w:rFonts w:ascii="Times New Roman" w:hAnsi="Times New Roman" w:cs="Times New Roman"/>
          <w:noProof/>
          <w:kern w:val="0"/>
          <w:sz w:val="24"/>
          <w:szCs w:val="24"/>
        </w:rPr>
        <w:drawing>
          <wp:inline distT="0" distB="0" distL="0" distR="0" wp14:anchorId="26B8EFBD" wp14:editId="24DA1932">
            <wp:extent cx="5040630" cy="2967355"/>
            <wp:effectExtent l="0" t="0" r="7620" b="4445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2967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br w:type="page"/>
      </w:r>
    </w:p>
    <w:p w14:paraId="66A0520F" w14:textId="596A3DC1" w:rsidR="00E678FE" w:rsidRPr="00E678FE" w:rsidRDefault="00E678FE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46" w:name="_Toc150772035"/>
      <w:bookmarkStart w:id="47" w:name="_Toc151810802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24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Hasil Uji Multikolonieritas</w:t>
      </w:r>
      <w:bookmarkEnd w:id="46"/>
      <w:bookmarkEnd w:id="47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50"/>
        <w:gridCol w:w="1263"/>
        <w:gridCol w:w="693"/>
        <w:gridCol w:w="1120"/>
        <w:gridCol w:w="1559"/>
        <w:gridCol w:w="670"/>
        <w:gridCol w:w="550"/>
        <w:gridCol w:w="1129"/>
        <w:gridCol w:w="694"/>
      </w:tblGrid>
      <w:tr w:rsidR="00EE23A3" w:rsidRPr="007946F1" w14:paraId="3CA23F49" w14:textId="77777777" w:rsidTr="001F6ECC">
        <w:trPr>
          <w:cantSplit/>
        </w:trPr>
        <w:tc>
          <w:tcPr>
            <w:tcW w:w="0" w:type="auto"/>
            <w:gridSpan w:val="9"/>
            <w:shd w:val="clear" w:color="auto" w:fill="FFFFFF"/>
            <w:vAlign w:val="center"/>
          </w:tcPr>
          <w:p w14:paraId="34C9CBF5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b/>
                <w:bCs/>
                <w:color w:val="010205"/>
                <w:kern w:val="0"/>
                <w:sz w:val="24"/>
                <w:szCs w:val="24"/>
                <w:lang w:val="en-ID"/>
              </w:rPr>
              <w:t>Coefficients</w:t>
            </w:r>
            <w:r w:rsidRPr="007946F1">
              <w:rPr>
                <w:rFonts w:ascii="Times New Roman" w:hAnsi="Times New Roman" w:cs="Times New Roman"/>
                <w:b/>
                <w:bCs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a</w:t>
            </w:r>
          </w:p>
        </w:tc>
      </w:tr>
      <w:tr w:rsidR="00EE23A3" w:rsidRPr="007946F1" w14:paraId="215C1A1F" w14:textId="77777777" w:rsidTr="001F6ECC">
        <w:trPr>
          <w:cantSplit/>
        </w:trPr>
        <w:tc>
          <w:tcPr>
            <w:tcW w:w="0" w:type="auto"/>
            <w:gridSpan w:val="2"/>
            <w:vMerge w:val="restart"/>
            <w:shd w:val="clear" w:color="auto" w:fill="FFFFFF"/>
            <w:vAlign w:val="bottom"/>
          </w:tcPr>
          <w:p w14:paraId="37629FB9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Model</w:t>
            </w:r>
          </w:p>
        </w:tc>
        <w:tc>
          <w:tcPr>
            <w:tcW w:w="0" w:type="auto"/>
            <w:gridSpan w:val="2"/>
            <w:shd w:val="clear" w:color="auto" w:fill="FFFFFF"/>
            <w:vAlign w:val="bottom"/>
          </w:tcPr>
          <w:p w14:paraId="5D964BA1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Unstandardized Coefficients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69E04E01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tandardized Coefficients</w:t>
            </w:r>
          </w:p>
        </w:tc>
        <w:tc>
          <w:tcPr>
            <w:tcW w:w="0" w:type="auto"/>
            <w:vMerge w:val="restart"/>
            <w:shd w:val="clear" w:color="auto" w:fill="FFFFFF"/>
            <w:vAlign w:val="bottom"/>
          </w:tcPr>
          <w:p w14:paraId="5D1D797E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t</w:t>
            </w:r>
          </w:p>
        </w:tc>
        <w:tc>
          <w:tcPr>
            <w:tcW w:w="0" w:type="auto"/>
            <w:vMerge w:val="restart"/>
            <w:shd w:val="clear" w:color="auto" w:fill="FFFFFF"/>
            <w:vAlign w:val="bottom"/>
          </w:tcPr>
          <w:p w14:paraId="4ECABDA6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</w:t>
            </w:r>
          </w:p>
        </w:tc>
        <w:tc>
          <w:tcPr>
            <w:tcW w:w="0" w:type="auto"/>
            <w:gridSpan w:val="2"/>
            <w:shd w:val="clear" w:color="auto" w:fill="FFFFFF"/>
            <w:vAlign w:val="bottom"/>
          </w:tcPr>
          <w:p w14:paraId="52DA7234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Collinearity Statistics</w:t>
            </w:r>
          </w:p>
        </w:tc>
      </w:tr>
      <w:tr w:rsidR="00EE23A3" w:rsidRPr="007946F1" w14:paraId="3C9AF63F" w14:textId="77777777" w:rsidTr="001F6ECC">
        <w:trPr>
          <w:cantSplit/>
        </w:trPr>
        <w:tc>
          <w:tcPr>
            <w:tcW w:w="0" w:type="auto"/>
            <w:gridSpan w:val="2"/>
            <w:vMerge/>
            <w:shd w:val="clear" w:color="auto" w:fill="FFFFFF"/>
            <w:vAlign w:val="bottom"/>
          </w:tcPr>
          <w:p w14:paraId="6562D9F2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  <w:vAlign w:val="bottom"/>
          </w:tcPr>
          <w:p w14:paraId="1C500C15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B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45EC3C13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td. Error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12C97275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Beta</w:t>
            </w:r>
          </w:p>
        </w:tc>
        <w:tc>
          <w:tcPr>
            <w:tcW w:w="0" w:type="auto"/>
            <w:vMerge/>
            <w:shd w:val="clear" w:color="auto" w:fill="FFFFFF"/>
            <w:vAlign w:val="bottom"/>
          </w:tcPr>
          <w:p w14:paraId="5538A5E7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shd w:val="clear" w:color="auto" w:fill="FFFFFF"/>
            <w:vAlign w:val="bottom"/>
          </w:tcPr>
          <w:p w14:paraId="79417FFB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  <w:vAlign w:val="bottom"/>
          </w:tcPr>
          <w:p w14:paraId="60D7C40E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Tolerance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5089414D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VIF</w:t>
            </w:r>
          </w:p>
        </w:tc>
      </w:tr>
      <w:tr w:rsidR="00EE23A3" w:rsidRPr="007946F1" w14:paraId="6E340A48" w14:textId="77777777" w:rsidTr="001F6ECC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1FE5AF79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E0E0E0"/>
          </w:tcPr>
          <w:p w14:paraId="49896D9A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(Constant)</w:t>
            </w:r>
          </w:p>
        </w:tc>
        <w:tc>
          <w:tcPr>
            <w:tcW w:w="0" w:type="auto"/>
            <w:shd w:val="clear" w:color="auto" w:fill="FFFFFF"/>
          </w:tcPr>
          <w:p w14:paraId="383E9313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232</w:t>
            </w:r>
          </w:p>
        </w:tc>
        <w:tc>
          <w:tcPr>
            <w:tcW w:w="0" w:type="auto"/>
            <w:shd w:val="clear" w:color="auto" w:fill="FFFFFF"/>
          </w:tcPr>
          <w:p w14:paraId="539D097B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2.772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4A819BC2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694146C7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84</w:t>
            </w:r>
          </w:p>
        </w:tc>
        <w:tc>
          <w:tcPr>
            <w:tcW w:w="0" w:type="auto"/>
            <w:shd w:val="clear" w:color="auto" w:fill="FFFFFF"/>
          </w:tcPr>
          <w:p w14:paraId="08453051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933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615B35BE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  <w:vAlign w:val="center"/>
          </w:tcPr>
          <w:p w14:paraId="03299B36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</w:tr>
      <w:tr w:rsidR="00EE23A3" w:rsidRPr="007946F1" w14:paraId="131BFE52" w14:textId="77777777" w:rsidTr="001F6ECC">
        <w:trPr>
          <w:cantSplit/>
        </w:trPr>
        <w:tc>
          <w:tcPr>
            <w:tcW w:w="0" w:type="auto"/>
            <w:vMerge/>
            <w:shd w:val="clear" w:color="auto" w:fill="E0E0E0"/>
          </w:tcPr>
          <w:p w14:paraId="5D7B57AE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5FDF91CA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Kualitas Pelayanan</w:t>
            </w:r>
          </w:p>
        </w:tc>
        <w:tc>
          <w:tcPr>
            <w:tcW w:w="0" w:type="auto"/>
            <w:shd w:val="clear" w:color="auto" w:fill="FFFFFF"/>
          </w:tcPr>
          <w:p w14:paraId="1EE8DB96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156</w:t>
            </w:r>
          </w:p>
        </w:tc>
        <w:tc>
          <w:tcPr>
            <w:tcW w:w="0" w:type="auto"/>
            <w:shd w:val="clear" w:color="auto" w:fill="FFFFFF"/>
          </w:tcPr>
          <w:p w14:paraId="663CBDDD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76</w:t>
            </w:r>
          </w:p>
        </w:tc>
        <w:tc>
          <w:tcPr>
            <w:tcW w:w="0" w:type="auto"/>
            <w:shd w:val="clear" w:color="auto" w:fill="FFFFFF"/>
          </w:tcPr>
          <w:p w14:paraId="434CC637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174</w:t>
            </w:r>
          </w:p>
        </w:tc>
        <w:tc>
          <w:tcPr>
            <w:tcW w:w="0" w:type="auto"/>
            <w:shd w:val="clear" w:color="auto" w:fill="FFFFFF"/>
          </w:tcPr>
          <w:p w14:paraId="735CFA47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2.054</w:t>
            </w:r>
          </w:p>
        </w:tc>
        <w:tc>
          <w:tcPr>
            <w:tcW w:w="0" w:type="auto"/>
            <w:shd w:val="clear" w:color="auto" w:fill="FFFFFF"/>
          </w:tcPr>
          <w:p w14:paraId="50FA6EE0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43</w:t>
            </w:r>
          </w:p>
        </w:tc>
        <w:tc>
          <w:tcPr>
            <w:tcW w:w="0" w:type="auto"/>
            <w:shd w:val="clear" w:color="auto" w:fill="FFFFFF"/>
          </w:tcPr>
          <w:p w14:paraId="327C7598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998</w:t>
            </w:r>
          </w:p>
        </w:tc>
        <w:tc>
          <w:tcPr>
            <w:tcW w:w="0" w:type="auto"/>
            <w:shd w:val="clear" w:color="auto" w:fill="FFFFFF"/>
          </w:tcPr>
          <w:p w14:paraId="6BB82979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.002</w:t>
            </w:r>
          </w:p>
        </w:tc>
      </w:tr>
      <w:tr w:rsidR="00EE23A3" w:rsidRPr="007946F1" w14:paraId="6F76EB67" w14:textId="77777777" w:rsidTr="001F6ECC">
        <w:trPr>
          <w:cantSplit/>
        </w:trPr>
        <w:tc>
          <w:tcPr>
            <w:tcW w:w="0" w:type="auto"/>
            <w:vMerge/>
            <w:shd w:val="clear" w:color="auto" w:fill="E0E0E0"/>
          </w:tcPr>
          <w:p w14:paraId="33F850E7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584481D6" w14:textId="0B14AFA9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Word Of Mouth</w:t>
            </w:r>
          </w:p>
        </w:tc>
        <w:tc>
          <w:tcPr>
            <w:tcW w:w="0" w:type="auto"/>
            <w:shd w:val="clear" w:color="auto" w:fill="FFFFFF"/>
          </w:tcPr>
          <w:p w14:paraId="5735D95D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299</w:t>
            </w:r>
          </w:p>
        </w:tc>
        <w:tc>
          <w:tcPr>
            <w:tcW w:w="0" w:type="auto"/>
            <w:shd w:val="clear" w:color="auto" w:fill="FFFFFF"/>
          </w:tcPr>
          <w:p w14:paraId="47E0B0D5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94</w:t>
            </w:r>
          </w:p>
        </w:tc>
        <w:tc>
          <w:tcPr>
            <w:tcW w:w="0" w:type="auto"/>
            <w:shd w:val="clear" w:color="auto" w:fill="FFFFFF"/>
          </w:tcPr>
          <w:p w14:paraId="11ECB260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271</w:t>
            </w:r>
          </w:p>
        </w:tc>
        <w:tc>
          <w:tcPr>
            <w:tcW w:w="0" w:type="auto"/>
            <w:shd w:val="clear" w:color="auto" w:fill="FFFFFF"/>
          </w:tcPr>
          <w:p w14:paraId="4083BBEE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.186</w:t>
            </w:r>
          </w:p>
        </w:tc>
        <w:tc>
          <w:tcPr>
            <w:tcW w:w="0" w:type="auto"/>
            <w:shd w:val="clear" w:color="auto" w:fill="FFFFFF"/>
          </w:tcPr>
          <w:p w14:paraId="18CD7600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2</w:t>
            </w:r>
          </w:p>
        </w:tc>
        <w:tc>
          <w:tcPr>
            <w:tcW w:w="0" w:type="auto"/>
            <w:shd w:val="clear" w:color="auto" w:fill="FFFFFF"/>
          </w:tcPr>
          <w:p w14:paraId="1D349DFE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991</w:t>
            </w:r>
          </w:p>
        </w:tc>
        <w:tc>
          <w:tcPr>
            <w:tcW w:w="0" w:type="auto"/>
            <w:shd w:val="clear" w:color="auto" w:fill="FFFFFF"/>
          </w:tcPr>
          <w:p w14:paraId="069DD166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.009</w:t>
            </w:r>
          </w:p>
        </w:tc>
      </w:tr>
      <w:tr w:rsidR="00EE23A3" w:rsidRPr="007946F1" w14:paraId="1DC2965A" w14:textId="77777777" w:rsidTr="001F6ECC">
        <w:trPr>
          <w:cantSplit/>
        </w:trPr>
        <w:tc>
          <w:tcPr>
            <w:tcW w:w="0" w:type="auto"/>
            <w:vMerge/>
            <w:shd w:val="clear" w:color="auto" w:fill="E0E0E0"/>
          </w:tcPr>
          <w:p w14:paraId="4031B4D8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4DF3A7FF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uasana Toko</w:t>
            </w:r>
          </w:p>
        </w:tc>
        <w:tc>
          <w:tcPr>
            <w:tcW w:w="0" w:type="auto"/>
            <w:shd w:val="clear" w:color="auto" w:fill="FFFFFF"/>
          </w:tcPr>
          <w:p w14:paraId="1780C033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460</w:t>
            </w:r>
          </w:p>
        </w:tc>
        <w:tc>
          <w:tcPr>
            <w:tcW w:w="0" w:type="auto"/>
            <w:shd w:val="clear" w:color="auto" w:fill="FFFFFF"/>
          </w:tcPr>
          <w:p w14:paraId="415A20D8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80</w:t>
            </w:r>
          </w:p>
        </w:tc>
        <w:tc>
          <w:tcPr>
            <w:tcW w:w="0" w:type="auto"/>
            <w:shd w:val="clear" w:color="auto" w:fill="FFFFFF"/>
          </w:tcPr>
          <w:p w14:paraId="39AAE0C6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490</w:t>
            </w:r>
          </w:p>
        </w:tc>
        <w:tc>
          <w:tcPr>
            <w:tcW w:w="0" w:type="auto"/>
            <w:shd w:val="clear" w:color="auto" w:fill="FFFFFF"/>
          </w:tcPr>
          <w:p w14:paraId="6B7DF1C1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5.755</w:t>
            </w:r>
          </w:p>
        </w:tc>
        <w:tc>
          <w:tcPr>
            <w:tcW w:w="0" w:type="auto"/>
            <w:shd w:val="clear" w:color="auto" w:fill="FFFFFF"/>
          </w:tcPr>
          <w:p w14:paraId="59B0738B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  <w:tc>
          <w:tcPr>
            <w:tcW w:w="0" w:type="auto"/>
            <w:shd w:val="clear" w:color="auto" w:fill="FFFFFF"/>
          </w:tcPr>
          <w:p w14:paraId="614D9434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989</w:t>
            </w:r>
          </w:p>
        </w:tc>
        <w:tc>
          <w:tcPr>
            <w:tcW w:w="0" w:type="auto"/>
            <w:shd w:val="clear" w:color="auto" w:fill="FFFFFF"/>
          </w:tcPr>
          <w:p w14:paraId="783B80A1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.011</w:t>
            </w:r>
          </w:p>
        </w:tc>
      </w:tr>
      <w:tr w:rsidR="00EE23A3" w:rsidRPr="007946F1" w14:paraId="4B642FCE" w14:textId="77777777" w:rsidTr="001F6ECC">
        <w:trPr>
          <w:cantSplit/>
        </w:trPr>
        <w:tc>
          <w:tcPr>
            <w:tcW w:w="0" w:type="auto"/>
            <w:gridSpan w:val="9"/>
            <w:shd w:val="clear" w:color="auto" w:fill="FFFFFF"/>
          </w:tcPr>
          <w:p w14:paraId="4D0EC9E5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a. Dependent Variable: Minat Beli</w:t>
            </w:r>
          </w:p>
        </w:tc>
      </w:tr>
    </w:tbl>
    <w:p w14:paraId="2D903720" w14:textId="77777777" w:rsidR="00EE23A3" w:rsidRDefault="00EE23A3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</w:p>
    <w:p w14:paraId="47188155" w14:textId="66AE2C74" w:rsidR="00E678FE" w:rsidRPr="00E678FE" w:rsidRDefault="00E678FE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48" w:name="_Toc150772036"/>
      <w:bookmarkStart w:id="49" w:name="_Toc151810803"/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Lampiran 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25</w:t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Hasil Uji Heterokedastisitas Grafik </w:t>
      </w:r>
      <w:r w:rsidRPr="00330C74">
        <w:rPr>
          <w:rFonts w:ascii="Times New Roman" w:hAnsi="Times New Roman" w:cs="Times New Roman"/>
          <w:b/>
          <w:bCs/>
          <w:iCs w:val="0"/>
          <w:color w:val="000000" w:themeColor="text1"/>
          <w:sz w:val="24"/>
          <w:szCs w:val="24"/>
        </w:rPr>
        <w:t>Scatterplot</w:t>
      </w:r>
      <w:bookmarkEnd w:id="48"/>
      <w:bookmarkEnd w:id="49"/>
    </w:p>
    <w:p w14:paraId="1A216421" w14:textId="25A36540" w:rsidR="002250C8" w:rsidRPr="00E678FE" w:rsidRDefault="00EE23A3" w:rsidP="002250C8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</w:rPr>
        <w:drawing>
          <wp:inline distT="0" distB="0" distL="0" distR="0" wp14:anchorId="6ECA518F" wp14:editId="2BEFF26E">
            <wp:extent cx="5040630" cy="2967355"/>
            <wp:effectExtent l="0" t="0" r="7620" b="4445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2967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250C8" w:rsidRPr="00E678F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</w:t>
      </w:r>
    </w:p>
    <w:p w14:paraId="3A1BFCE3" w14:textId="77777777" w:rsidR="00725455" w:rsidRDefault="00725455" w:rsidP="00E678FE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</w:p>
    <w:p w14:paraId="3B8E35BA" w14:textId="77777777" w:rsidR="00725455" w:rsidRDefault="00725455" w:rsidP="00E678FE">
      <w:pPr>
        <w:pStyle w:val="Caption"/>
        <w:rPr>
          <w:b/>
          <w:bCs/>
          <w:color w:val="000000" w:themeColor="text1"/>
        </w:rPr>
      </w:pPr>
    </w:p>
    <w:p w14:paraId="4D745358" w14:textId="77777777" w:rsidR="00725455" w:rsidRDefault="00725455" w:rsidP="00E678FE">
      <w:pPr>
        <w:pStyle w:val="Caption"/>
        <w:rPr>
          <w:b/>
          <w:bCs/>
          <w:color w:val="000000" w:themeColor="text1"/>
        </w:rPr>
      </w:pPr>
    </w:p>
    <w:p w14:paraId="70C6D908" w14:textId="77777777" w:rsidR="00725455" w:rsidRDefault="00725455" w:rsidP="00E678FE">
      <w:pPr>
        <w:pStyle w:val="Caption"/>
        <w:rPr>
          <w:b/>
          <w:bCs/>
          <w:color w:val="000000" w:themeColor="text1"/>
        </w:rPr>
      </w:pPr>
    </w:p>
    <w:p w14:paraId="4938846B" w14:textId="77777777" w:rsidR="00725455" w:rsidRDefault="00725455" w:rsidP="00E678FE">
      <w:pPr>
        <w:pStyle w:val="Caption"/>
        <w:rPr>
          <w:b/>
          <w:bCs/>
          <w:color w:val="000000" w:themeColor="text1"/>
        </w:rPr>
      </w:pPr>
    </w:p>
    <w:p w14:paraId="6F9E85F4" w14:textId="77777777" w:rsidR="00725455" w:rsidRDefault="00725455" w:rsidP="00E678FE">
      <w:pPr>
        <w:pStyle w:val="Caption"/>
        <w:rPr>
          <w:b/>
          <w:bCs/>
          <w:color w:val="000000" w:themeColor="text1"/>
        </w:rPr>
      </w:pPr>
    </w:p>
    <w:p w14:paraId="0514640B" w14:textId="688899EA" w:rsidR="00E678FE" w:rsidRPr="00725455" w:rsidRDefault="00725455" w:rsidP="00725455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50" w:name="_Toc151810804"/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26</w:t>
      </w:r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Hasil Analisis Regresi Berganda</w:t>
      </w:r>
      <w:bookmarkEnd w:id="50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51"/>
        <w:gridCol w:w="1723"/>
        <w:gridCol w:w="930"/>
        <w:gridCol w:w="1564"/>
        <w:gridCol w:w="2240"/>
        <w:gridCol w:w="670"/>
        <w:gridCol w:w="550"/>
      </w:tblGrid>
      <w:tr w:rsidR="00EE23A3" w:rsidRPr="007946F1" w14:paraId="3F1DE1F6" w14:textId="77777777" w:rsidTr="001F6ECC">
        <w:trPr>
          <w:cantSplit/>
        </w:trPr>
        <w:tc>
          <w:tcPr>
            <w:tcW w:w="0" w:type="auto"/>
            <w:gridSpan w:val="7"/>
            <w:shd w:val="clear" w:color="auto" w:fill="FFFFFF"/>
            <w:vAlign w:val="center"/>
          </w:tcPr>
          <w:p w14:paraId="58EAB490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b/>
                <w:bCs/>
                <w:color w:val="010205"/>
                <w:kern w:val="0"/>
                <w:sz w:val="24"/>
                <w:szCs w:val="24"/>
                <w:lang w:val="en-ID"/>
              </w:rPr>
              <w:t>Coefficients</w:t>
            </w:r>
            <w:r w:rsidRPr="007946F1">
              <w:rPr>
                <w:rFonts w:ascii="Times New Roman" w:hAnsi="Times New Roman" w:cs="Times New Roman"/>
                <w:b/>
                <w:bCs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a</w:t>
            </w:r>
          </w:p>
        </w:tc>
      </w:tr>
      <w:tr w:rsidR="00EE23A3" w:rsidRPr="007946F1" w14:paraId="44D99EA5" w14:textId="77777777" w:rsidTr="001F6ECC">
        <w:trPr>
          <w:cantSplit/>
        </w:trPr>
        <w:tc>
          <w:tcPr>
            <w:tcW w:w="0" w:type="auto"/>
            <w:gridSpan w:val="2"/>
            <w:vMerge w:val="restart"/>
            <w:shd w:val="clear" w:color="auto" w:fill="FFFFFF"/>
            <w:vAlign w:val="bottom"/>
          </w:tcPr>
          <w:p w14:paraId="7872788D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Model</w:t>
            </w:r>
          </w:p>
        </w:tc>
        <w:tc>
          <w:tcPr>
            <w:tcW w:w="0" w:type="auto"/>
            <w:gridSpan w:val="2"/>
            <w:shd w:val="clear" w:color="auto" w:fill="FFFFFF"/>
            <w:vAlign w:val="bottom"/>
          </w:tcPr>
          <w:p w14:paraId="5A879F6C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Unstandardized Coefficients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1FFBE926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tandardized Coefficients</w:t>
            </w:r>
          </w:p>
        </w:tc>
        <w:tc>
          <w:tcPr>
            <w:tcW w:w="0" w:type="auto"/>
            <w:vMerge w:val="restart"/>
            <w:shd w:val="clear" w:color="auto" w:fill="FFFFFF"/>
            <w:vAlign w:val="bottom"/>
          </w:tcPr>
          <w:p w14:paraId="1E2C1466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t</w:t>
            </w:r>
          </w:p>
        </w:tc>
        <w:tc>
          <w:tcPr>
            <w:tcW w:w="0" w:type="auto"/>
            <w:vMerge w:val="restart"/>
            <w:shd w:val="clear" w:color="auto" w:fill="FFFFFF"/>
            <w:vAlign w:val="bottom"/>
          </w:tcPr>
          <w:p w14:paraId="1C174C5F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</w:t>
            </w:r>
          </w:p>
        </w:tc>
      </w:tr>
      <w:tr w:rsidR="00EE23A3" w:rsidRPr="007946F1" w14:paraId="34FC9CC0" w14:textId="77777777" w:rsidTr="001F6ECC">
        <w:trPr>
          <w:cantSplit/>
        </w:trPr>
        <w:tc>
          <w:tcPr>
            <w:tcW w:w="0" w:type="auto"/>
            <w:gridSpan w:val="2"/>
            <w:vMerge/>
            <w:shd w:val="clear" w:color="auto" w:fill="FFFFFF"/>
            <w:vAlign w:val="bottom"/>
          </w:tcPr>
          <w:p w14:paraId="6BA7FA61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  <w:vAlign w:val="bottom"/>
          </w:tcPr>
          <w:p w14:paraId="263D3E4C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B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168BA22F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td. Error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05D99DE0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Beta</w:t>
            </w:r>
          </w:p>
        </w:tc>
        <w:tc>
          <w:tcPr>
            <w:tcW w:w="0" w:type="auto"/>
            <w:vMerge/>
            <w:shd w:val="clear" w:color="auto" w:fill="FFFFFF"/>
            <w:vAlign w:val="bottom"/>
          </w:tcPr>
          <w:p w14:paraId="088A41B7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shd w:val="clear" w:color="auto" w:fill="FFFFFF"/>
            <w:vAlign w:val="bottom"/>
          </w:tcPr>
          <w:p w14:paraId="3B07CAD2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</w:p>
        </w:tc>
      </w:tr>
      <w:tr w:rsidR="00EE23A3" w:rsidRPr="007946F1" w14:paraId="6634D441" w14:textId="77777777" w:rsidTr="001F6ECC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5A165002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E0E0E0"/>
          </w:tcPr>
          <w:p w14:paraId="250849E6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(Constant)</w:t>
            </w:r>
          </w:p>
        </w:tc>
        <w:tc>
          <w:tcPr>
            <w:tcW w:w="0" w:type="auto"/>
            <w:shd w:val="clear" w:color="auto" w:fill="FFFFFF"/>
          </w:tcPr>
          <w:p w14:paraId="4A07C8FB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232</w:t>
            </w:r>
          </w:p>
        </w:tc>
        <w:tc>
          <w:tcPr>
            <w:tcW w:w="0" w:type="auto"/>
            <w:shd w:val="clear" w:color="auto" w:fill="FFFFFF"/>
          </w:tcPr>
          <w:p w14:paraId="27B62984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2.772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126368C0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0AB63F48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84</w:t>
            </w:r>
          </w:p>
        </w:tc>
        <w:tc>
          <w:tcPr>
            <w:tcW w:w="0" w:type="auto"/>
            <w:shd w:val="clear" w:color="auto" w:fill="FFFFFF"/>
          </w:tcPr>
          <w:p w14:paraId="0CA6631C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933</w:t>
            </w:r>
          </w:p>
        </w:tc>
      </w:tr>
      <w:tr w:rsidR="00EE23A3" w:rsidRPr="007946F1" w14:paraId="76870F77" w14:textId="77777777" w:rsidTr="001F6ECC">
        <w:trPr>
          <w:cantSplit/>
        </w:trPr>
        <w:tc>
          <w:tcPr>
            <w:tcW w:w="0" w:type="auto"/>
            <w:vMerge/>
            <w:shd w:val="clear" w:color="auto" w:fill="E0E0E0"/>
          </w:tcPr>
          <w:p w14:paraId="13BFAC77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3B480575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Kualitas Pelayanan</w:t>
            </w:r>
          </w:p>
        </w:tc>
        <w:tc>
          <w:tcPr>
            <w:tcW w:w="0" w:type="auto"/>
            <w:shd w:val="clear" w:color="auto" w:fill="FFFFFF"/>
          </w:tcPr>
          <w:p w14:paraId="55062422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156</w:t>
            </w:r>
          </w:p>
        </w:tc>
        <w:tc>
          <w:tcPr>
            <w:tcW w:w="0" w:type="auto"/>
            <w:shd w:val="clear" w:color="auto" w:fill="FFFFFF"/>
          </w:tcPr>
          <w:p w14:paraId="67A502E4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76</w:t>
            </w:r>
          </w:p>
        </w:tc>
        <w:tc>
          <w:tcPr>
            <w:tcW w:w="0" w:type="auto"/>
            <w:shd w:val="clear" w:color="auto" w:fill="FFFFFF"/>
          </w:tcPr>
          <w:p w14:paraId="406CDD2A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174</w:t>
            </w:r>
          </w:p>
        </w:tc>
        <w:tc>
          <w:tcPr>
            <w:tcW w:w="0" w:type="auto"/>
            <w:shd w:val="clear" w:color="auto" w:fill="FFFFFF"/>
          </w:tcPr>
          <w:p w14:paraId="2B6D6329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2.054</w:t>
            </w:r>
          </w:p>
        </w:tc>
        <w:tc>
          <w:tcPr>
            <w:tcW w:w="0" w:type="auto"/>
            <w:shd w:val="clear" w:color="auto" w:fill="FFFFFF"/>
          </w:tcPr>
          <w:p w14:paraId="1E81D9A3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43</w:t>
            </w:r>
          </w:p>
        </w:tc>
      </w:tr>
      <w:tr w:rsidR="00EE23A3" w:rsidRPr="007946F1" w14:paraId="72047A1C" w14:textId="77777777" w:rsidTr="001F6ECC">
        <w:trPr>
          <w:cantSplit/>
        </w:trPr>
        <w:tc>
          <w:tcPr>
            <w:tcW w:w="0" w:type="auto"/>
            <w:vMerge/>
            <w:shd w:val="clear" w:color="auto" w:fill="E0E0E0"/>
          </w:tcPr>
          <w:p w14:paraId="36692C7C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7BDC6C62" w14:textId="33A3A1BD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Word Of Mouth</w:t>
            </w:r>
          </w:p>
        </w:tc>
        <w:tc>
          <w:tcPr>
            <w:tcW w:w="0" w:type="auto"/>
            <w:shd w:val="clear" w:color="auto" w:fill="FFFFFF"/>
          </w:tcPr>
          <w:p w14:paraId="5236D58D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299</w:t>
            </w:r>
          </w:p>
        </w:tc>
        <w:tc>
          <w:tcPr>
            <w:tcW w:w="0" w:type="auto"/>
            <w:shd w:val="clear" w:color="auto" w:fill="FFFFFF"/>
          </w:tcPr>
          <w:p w14:paraId="1CAB5612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94</w:t>
            </w:r>
          </w:p>
        </w:tc>
        <w:tc>
          <w:tcPr>
            <w:tcW w:w="0" w:type="auto"/>
            <w:shd w:val="clear" w:color="auto" w:fill="FFFFFF"/>
          </w:tcPr>
          <w:p w14:paraId="7411ADD4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271</w:t>
            </w:r>
          </w:p>
        </w:tc>
        <w:tc>
          <w:tcPr>
            <w:tcW w:w="0" w:type="auto"/>
            <w:shd w:val="clear" w:color="auto" w:fill="FFFFFF"/>
          </w:tcPr>
          <w:p w14:paraId="65468E2E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.186</w:t>
            </w:r>
          </w:p>
        </w:tc>
        <w:tc>
          <w:tcPr>
            <w:tcW w:w="0" w:type="auto"/>
            <w:shd w:val="clear" w:color="auto" w:fill="FFFFFF"/>
          </w:tcPr>
          <w:p w14:paraId="5EC977C4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2</w:t>
            </w:r>
          </w:p>
        </w:tc>
      </w:tr>
      <w:tr w:rsidR="00EE23A3" w:rsidRPr="007946F1" w14:paraId="420D7D45" w14:textId="77777777" w:rsidTr="001F6ECC">
        <w:trPr>
          <w:cantSplit/>
        </w:trPr>
        <w:tc>
          <w:tcPr>
            <w:tcW w:w="0" w:type="auto"/>
            <w:vMerge/>
            <w:shd w:val="clear" w:color="auto" w:fill="E0E0E0"/>
          </w:tcPr>
          <w:p w14:paraId="30CD7132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547C49BA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uasana Toko</w:t>
            </w:r>
          </w:p>
        </w:tc>
        <w:tc>
          <w:tcPr>
            <w:tcW w:w="0" w:type="auto"/>
            <w:shd w:val="clear" w:color="auto" w:fill="FFFFFF"/>
          </w:tcPr>
          <w:p w14:paraId="3F25581C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460</w:t>
            </w:r>
          </w:p>
        </w:tc>
        <w:tc>
          <w:tcPr>
            <w:tcW w:w="0" w:type="auto"/>
            <w:shd w:val="clear" w:color="auto" w:fill="FFFFFF"/>
          </w:tcPr>
          <w:p w14:paraId="16B20776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80</w:t>
            </w:r>
          </w:p>
        </w:tc>
        <w:tc>
          <w:tcPr>
            <w:tcW w:w="0" w:type="auto"/>
            <w:shd w:val="clear" w:color="auto" w:fill="FFFFFF"/>
          </w:tcPr>
          <w:p w14:paraId="46D4F2D0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490</w:t>
            </w:r>
          </w:p>
        </w:tc>
        <w:tc>
          <w:tcPr>
            <w:tcW w:w="0" w:type="auto"/>
            <w:shd w:val="clear" w:color="auto" w:fill="FFFFFF"/>
          </w:tcPr>
          <w:p w14:paraId="7273F132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5.755</w:t>
            </w:r>
          </w:p>
        </w:tc>
        <w:tc>
          <w:tcPr>
            <w:tcW w:w="0" w:type="auto"/>
            <w:shd w:val="clear" w:color="auto" w:fill="FFFFFF"/>
          </w:tcPr>
          <w:p w14:paraId="64F910FC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EE23A3" w:rsidRPr="007946F1" w14:paraId="7A4E376C" w14:textId="77777777" w:rsidTr="001F6ECC">
        <w:trPr>
          <w:cantSplit/>
        </w:trPr>
        <w:tc>
          <w:tcPr>
            <w:tcW w:w="0" w:type="auto"/>
            <w:gridSpan w:val="7"/>
            <w:shd w:val="clear" w:color="auto" w:fill="FFFFFF"/>
          </w:tcPr>
          <w:p w14:paraId="1A8BA539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a. Dependent Variable: Minat Beli</w:t>
            </w:r>
          </w:p>
        </w:tc>
      </w:tr>
    </w:tbl>
    <w:p w14:paraId="3C016234" w14:textId="77777777" w:rsidR="00EE23A3" w:rsidRPr="00EE23A3" w:rsidRDefault="00EE23A3" w:rsidP="00EE23A3"/>
    <w:p w14:paraId="06C29C54" w14:textId="7A1D3E85" w:rsidR="00E678FE" w:rsidRPr="00725455" w:rsidRDefault="00725455" w:rsidP="00725455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51" w:name="_Toc151810805"/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Lampiran </w:t>
      </w:r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27</w:t>
      </w:r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Hasil Uji t</w:t>
      </w:r>
      <w:bookmarkEnd w:id="51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51"/>
        <w:gridCol w:w="1723"/>
        <w:gridCol w:w="930"/>
        <w:gridCol w:w="1564"/>
        <w:gridCol w:w="2240"/>
        <w:gridCol w:w="670"/>
        <w:gridCol w:w="550"/>
      </w:tblGrid>
      <w:tr w:rsidR="00EE23A3" w:rsidRPr="007946F1" w14:paraId="34417F3B" w14:textId="77777777" w:rsidTr="001F6ECC">
        <w:trPr>
          <w:cantSplit/>
        </w:trPr>
        <w:tc>
          <w:tcPr>
            <w:tcW w:w="0" w:type="auto"/>
            <w:gridSpan w:val="7"/>
            <w:shd w:val="clear" w:color="auto" w:fill="FFFFFF"/>
            <w:vAlign w:val="center"/>
          </w:tcPr>
          <w:p w14:paraId="37E3ABC5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b/>
                <w:bCs/>
                <w:color w:val="010205"/>
                <w:kern w:val="0"/>
                <w:sz w:val="24"/>
                <w:szCs w:val="24"/>
                <w:lang w:val="en-ID"/>
              </w:rPr>
              <w:t>Coefficients</w:t>
            </w:r>
            <w:r w:rsidRPr="007946F1">
              <w:rPr>
                <w:rFonts w:ascii="Times New Roman" w:hAnsi="Times New Roman" w:cs="Times New Roman"/>
                <w:b/>
                <w:bCs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a</w:t>
            </w:r>
          </w:p>
        </w:tc>
      </w:tr>
      <w:tr w:rsidR="00EE23A3" w:rsidRPr="007946F1" w14:paraId="52D9221A" w14:textId="77777777" w:rsidTr="001F6ECC">
        <w:trPr>
          <w:cantSplit/>
        </w:trPr>
        <w:tc>
          <w:tcPr>
            <w:tcW w:w="0" w:type="auto"/>
            <w:gridSpan w:val="2"/>
            <w:vMerge w:val="restart"/>
            <w:shd w:val="clear" w:color="auto" w:fill="FFFFFF"/>
            <w:vAlign w:val="bottom"/>
          </w:tcPr>
          <w:p w14:paraId="4FBACC08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Model</w:t>
            </w:r>
          </w:p>
        </w:tc>
        <w:tc>
          <w:tcPr>
            <w:tcW w:w="0" w:type="auto"/>
            <w:gridSpan w:val="2"/>
            <w:shd w:val="clear" w:color="auto" w:fill="FFFFFF"/>
            <w:vAlign w:val="bottom"/>
          </w:tcPr>
          <w:p w14:paraId="4C322154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Unstandardized Coefficients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3A3565DD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tandardized Coefficients</w:t>
            </w:r>
          </w:p>
        </w:tc>
        <w:tc>
          <w:tcPr>
            <w:tcW w:w="0" w:type="auto"/>
            <w:vMerge w:val="restart"/>
            <w:shd w:val="clear" w:color="auto" w:fill="FFFFFF"/>
            <w:vAlign w:val="bottom"/>
          </w:tcPr>
          <w:p w14:paraId="2D919AAA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t</w:t>
            </w:r>
          </w:p>
        </w:tc>
        <w:tc>
          <w:tcPr>
            <w:tcW w:w="0" w:type="auto"/>
            <w:vMerge w:val="restart"/>
            <w:shd w:val="clear" w:color="auto" w:fill="FFFFFF"/>
            <w:vAlign w:val="bottom"/>
          </w:tcPr>
          <w:p w14:paraId="45E73B42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</w:t>
            </w:r>
          </w:p>
        </w:tc>
      </w:tr>
      <w:tr w:rsidR="00EE23A3" w:rsidRPr="007946F1" w14:paraId="2B957049" w14:textId="77777777" w:rsidTr="001F6ECC">
        <w:trPr>
          <w:cantSplit/>
        </w:trPr>
        <w:tc>
          <w:tcPr>
            <w:tcW w:w="0" w:type="auto"/>
            <w:gridSpan w:val="2"/>
            <w:vMerge/>
            <w:shd w:val="clear" w:color="auto" w:fill="FFFFFF"/>
            <w:vAlign w:val="bottom"/>
          </w:tcPr>
          <w:p w14:paraId="6EFE1217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  <w:vAlign w:val="bottom"/>
          </w:tcPr>
          <w:p w14:paraId="2408E39C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B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041096D7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td. Error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0B776E4E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Beta</w:t>
            </w:r>
          </w:p>
        </w:tc>
        <w:tc>
          <w:tcPr>
            <w:tcW w:w="0" w:type="auto"/>
            <w:vMerge/>
            <w:shd w:val="clear" w:color="auto" w:fill="FFFFFF"/>
            <w:vAlign w:val="bottom"/>
          </w:tcPr>
          <w:p w14:paraId="7FCF62A6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vMerge/>
            <w:shd w:val="clear" w:color="auto" w:fill="FFFFFF"/>
            <w:vAlign w:val="bottom"/>
          </w:tcPr>
          <w:p w14:paraId="520882F9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</w:p>
        </w:tc>
      </w:tr>
      <w:tr w:rsidR="00EE23A3" w:rsidRPr="007946F1" w14:paraId="301A97E0" w14:textId="77777777" w:rsidTr="001F6ECC">
        <w:trPr>
          <w:cantSplit/>
        </w:trPr>
        <w:tc>
          <w:tcPr>
            <w:tcW w:w="0" w:type="auto"/>
            <w:vMerge w:val="restart"/>
            <w:shd w:val="clear" w:color="auto" w:fill="E0E0E0"/>
          </w:tcPr>
          <w:p w14:paraId="1F017497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E0E0E0"/>
          </w:tcPr>
          <w:p w14:paraId="15E2970E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(Constant)</w:t>
            </w:r>
          </w:p>
        </w:tc>
        <w:tc>
          <w:tcPr>
            <w:tcW w:w="0" w:type="auto"/>
            <w:shd w:val="clear" w:color="auto" w:fill="FFFFFF"/>
          </w:tcPr>
          <w:p w14:paraId="30C9B187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232</w:t>
            </w:r>
          </w:p>
        </w:tc>
        <w:tc>
          <w:tcPr>
            <w:tcW w:w="0" w:type="auto"/>
            <w:shd w:val="clear" w:color="auto" w:fill="FFFFFF"/>
          </w:tcPr>
          <w:p w14:paraId="44AC5FC9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2.772</w:t>
            </w:r>
          </w:p>
        </w:tc>
        <w:tc>
          <w:tcPr>
            <w:tcW w:w="0" w:type="auto"/>
            <w:shd w:val="clear" w:color="auto" w:fill="FFFFFF"/>
            <w:vAlign w:val="center"/>
          </w:tcPr>
          <w:p w14:paraId="23E37066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FFFFFF"/>
          </w:tcPr>
          <w:p w14:paraId="675BAC61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84</w:t>
            </w:r>
          </w:p>
        </w:tc>
        <w:tc>
          <w:tcPr>
            <w:tcW w:w="0" w:type="auto"/>
            <w:shd w:val="clear" w:color="auto" w:fill="FFFFFF"/>
          </w:tcPr>
          <w:p w14:paraId="42F0EF56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933</w:t>
            </w:r>
          </w:p>
        </w:tc>
      </w:tr>
      <w:tr w:rsidR="00EE23A3" w:rsidRPr="007946F1" w14:paraId="205B749C" w14:textId="77777777" w:rsidTr="001F6ECC">
        <w:trPr>
          <w:cantSplit/>
        </w:trPr>
        <w:tc>
          <w:tcPr>
            <w:tcW w:w="0" w:type="auto"/>
            <w:vMerge/>
            <w:shd w:val="clear" w:color="auto" w:fill="E0E0E0"/>
          </w:tcPr>
          <w:p w14:paraId="074139DB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6C5532FD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Kualitas Pelayanan</w:t>
            </w:r>
          </w:p>
        </w:tc>
        <w:tc>
          <w:tcPr>
            <w:tcW w:w="0" w:type="auto"/>
            <w:shd w:val="clear" w:color="auto" w:fill="FFFFFF"/>
          </w:tcPr>
          <w:p w14:paraId="1B92091A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156</w:t>
            </w:r>
          </w:p>
        </w:tc>
        <w:tc>
          <w:tcPr>
            <w:tcW w:w="0" w:type="auto"/>
            <w:shd w:val="clear" w:color="auto" w:fill="FFFFFF"/>
          </w:tcPr>
          <w:p w14:paraId="4C73E138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76</w:t>
            </w:r>
          </w:p>
        </w:tc>
        <w:tc>
          <w:tcPr>
            <w:tcW w:w="0" w:type="auto"/>
            <w:shd w:val="clear" w:color="auto" w:fill="FFFFFF"/>
          </w:tcPr>
          <w:p w14:paraId="1493F2B8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174</w:t>
            </w:r>
          </w:p>
        </w:tc>
        <w:tc>
          <w:tcPr>
            <w:tcW w:w="0" w:type="auto"/>
            <w:shd w:val="clear" w:color="auto" w:fill="FFFFFF"/>
          </w:tcPr>
          <w:p w14:paraId="0AD33A5D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2.054</w:t>
            </w:r>
          </w:p>
        </w:tc>
        <w:tc>
          <w:tcPr>
            <w:tcW w:w="0" w:type="auto"/>
            <w:shd w:val="clear" w:color="auto" w:fill="FFFFFF"/>
          </w:tcPr>
          <w:p w14:paraId="6472BA21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43</w:t>
            </w:r>
          </w:p>
        </w:tc>
      </w:tr>
      <w:tr w:rsidR="00EE23A3" w:rsidRPr="007946F1" w14:paraId="601C8C03" w14:textId="77777777" w:rsidTr="001F6ECC">
        <w:trPr>
          <w:cantSplit/>
        </w:trPr>
        <w:tc>
          <w:tcPr>
            <w:tcW w:w="0" w:type="auto"/>
            <w:vMerge/>
            <w:shd w:val="clear" w:color="auto" w:fill="E0E0E0"/>
          </w:tcPr>
          <w:p w14:paraId="6F95385F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4AA07B17" w14:textId="2780A41B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Word Of Mouth</w:t>
            </w:r>
          </w:p>
        </w:tc>
        <w:tc>
          <w:tcPr>
            <w:tcW w:w="0" w:type="auto"/>
            <w:shd w:val="clear" w:color="auto" w:fill="FFFFFF"/>
          </w:tcPr>
          <w:p w14:paraId="099EEE76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299</w:t>
            </w:r>
          </w:p>
        </w:tc>
        <w:tc>
          <w:tcPr>
            <w:tcW w:w="0" w:type="auto"/>
            <w:shd w:val="clear" w:color="auto" w:fill="FFFFFF"/>
          </w:tcPr>
          <w:p w14:paraId="312ED4D3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94</w:t>
            </w:r>
          </w:p>
        </w:tc>
        <w:tc>
          <w:tcPr>
            <w:tcW w:w="0" w:type="auto"/>
            <w:shd w:val="clear" w:color="auto" w:fill="FFFFFF"/>
          </w:tcPr>
          <w:p w14:paraId="6CA75FB7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271</w:t>
            </w:r>
          </w:p>
        </w:tc>
        <w:tc>
          <w:tcPr>
            <w:tcW w:w="0" w:type="auto"/>
            <w:shd w:val="clear" w:color="auto" w:fill="FFFFFF"/>
          </w:tcPr>
          <w:p w14:paraId="6C0FF11B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.186</w:t>
            </w:r>
          </w:p>
        </w:tc>
        <w:tc>
          <w:tcPr>
            <w:tcW w:w="0" w:type="auto"/>
            <w:shd w:val="clear" w:color="auto" w:fill="FFFFFF"/>
          </w:tcPr>
          <w:p w14:paraId="3AA17BF0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2</w:t>
            </w:r>
          </w:p>
        </w:tc>
      </w:tr>
      <w:tr w:rsidR="00EE23A3" w:rsidRPr="007946F1" w14:paraId="017BD07C" w14:textId="77777777" w:rsidTr="001F6ECC">
        <w:trPr>
          <w:cantSplit/>
        </w:trPr>
        <w:tc>
          <w:tcPr>
            <w:tcW w:w="0" w:type="auto"/>
            <w:vMerge/>
            <w:shd w:val="clear" w:color="auto" w:fill="E0E0E0"/>
          </w:tcPr>
          <w:p w14:paraId="42344986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  <w:shd w:val="clear" w:color="auto" w:fill="E0E0E0"/>
          </w:tcPr>
          <w:p w14:paraId="6AF56BE0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uasana Toko</w:t>
            </w:r>
          </w:p>
        </w:tc>
        <w:tc>
          <w:tcPr>
            <w:tcW w:w="0" w:type="auto"/>
            <w:shd w:val="clear" w:color="auto" w:fill="FFFFFF"/>
          </w:tcPr>
          <w:p w14:paraId="6438542D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460</w:t>
            </w:r>
          </w:p>
        </w:tc>
        <w:tc>
          <w:tcPr>
            <w:tcW w:w="0" w:type="auto"/>
            <w:shd w:val="clear" w:color="auto" w:fill="FFFFFF"/>
          </w:tcPr>
          <w:p w14:paraId="60024073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80</w:t>
            </w:r>
          </w:p>
        </w:tc>
        <w:tc>
          <w:tcPr>
            <w:tcW w:w="0" w:type="auto"/>
            <w:shd w:val="clear" w:color="auto" w:fill="FFFFFF"/>
          </w:tcPr>
          <w:p w14:paraId="516F7084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490</w:t>
            </w:r>
          </w:p>
        </w:tc>
        <w:tc>
          <w:tcPr>
            <w:tcW w:w="0" w:type="auto"/>
            <w:shd w:val="clear" w:color="auto" w:fill="FFFFFF"/>
          </w:tcPr>
          <w:p w14:paraId="3B3C51A5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5.755</w:t>
            </w:r>
          </w:p>
        </w:tc>
        <w:tc>
          <w:tcPr>
            <w:tcW w:w="0" w:type="auto"/>
            <w:shd w:val="clear" w:color="auto" w:fill="FFFFFF"/>
          </w:tcPr>
          <w:p w14:paraId="1414EAAE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</w:p>
        </w:tc>
      </w:tr>
      <w:tr w:rsidR="00EE23A3" w:rsidRPr="007946F1" w14:paraId="5B1A13B1" w14:textId="77777777" w:rsidTr="001F6ECC">
        <w:trPr>
          <w:cantSplit/>
        </w:trPr>
        <w:tc>
          <w:tcPr>
            <w:tcW w:w="0" w:type="auto"/>
            <w:gridSpan w:val="7"/>
            <w:shd w:val="clear" w:color="auto" w:fill="FFFFFF"/>
          </w:tcPr>
          <w:p w14:paraId="05F9CC2A" w14:textId="77777777" w:rsidR="00EE23A3" w:rsidRPr="007946F1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7946F1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a. Dependent Variable: Minat Beli</w:t>
            </w:r>
          </w:p>
        </w:tc>
      </w:tr>
    </w:tbl>
    <w:p w14:paraId="175FCBC0" w14:textId="77777777" w:rsidR="00EE23A3" w:rsidRPr="00EE23A3" w:rsidRDefault="00EE23A3" w:rsidP="00EE23A3"/>
    <w:p w14:paraId="2E9D8598" w14:textId="602808D6" w:rsidR="00725455" w:rsidRPr="00725455" w:rsidRDefault="00725455" w:rsidP="00725455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52" w:name="_Toc151810806"/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Lampiran </w:t>
      </w:r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28</w:t>
      </w:r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Hasil Uji F</w:t>
      </w:r>
      <w:bookmarkEnd w:id="52"/>
    </w:p>
    <w:tbl>
      <w:tblPr>
        <w:tblW w:w="80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292"/>
        <w:gridCol w:w="1476"/>
        <w:gridCol w:w="1030"/>
        <w:gridCol w:w="1415"/>
        <w:gridCol w:w="1030"/>
        <w:gridCol w:w="1030"/>
      </w:tblGrid>
      <w:tr w:rsidR="00EE23A3" w:rsidRPr="00EF76D3" w14:paraId="49063468" w14:textId="77777777" w:rsidTr="00725455">
        <w:trPr>
          <w:cantSplit/>
        </w:trPr>
        <w:tc>
          <w:tcPr>
            <w:tcW w:w="8009" w:type="dxa"/>
            <w:gridSpan w:val="7"/>
            <w:shd w:val="clear" w:color="auto" w:fill="FFFFFF"/>
            <w:vAlign w:val="center"/>
          </w:tcPr>
          <w:p w14:paraId="1D1851C8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EF76D3">
              <w:rPr>
                <w:rFonts w:ascii="Times New Roman" w:hAnsi="Times New Roman" w:cs="Times New Roman"/>
                <w:b/>
                <w:bCs/>
                <w:color w:val="010205"/>
                <w:kern w:val="0"/>
                <w:sz w:val="24"/>
                <w:szCs w:val="24"/>
                <w:lang w:val="en-ID"/>
              </w:rPr>
              <w:t>ANOVA</w:t>
            </w:r>
            <w:r w:rsidRPr="00EF76D3">
              <w:rPr>
                <w:rFonts w:ascii="Times New Roman" w:hAnsi="Times New Roman" w:cs="Times New Roman"/>
                <w:b/>
                <w:bCs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a</w:t>
            </w:r>
          </w:p>
        </w:tc>
      </w:tr>
      <w:tr w:rsidR="00EE23A3" w:rsidRPr="00EF76D3" w14:paraId="767B9B34" w14:textId="77777777" w:rsidTr="00725455">
        <w:trPr>
          <w:cantSplit/>
        </w:trPr>
        <w:tc>
          <w:tcPr>
            <w:tcW w:w="2028" w:type="dxa"/>
            <w:gridSpan w:val="2"/>
            <w:shd w:val="clear" w:color="auto" w:fill="FFFFFF"/>
            <w:vAlign w:val="bottom"/>
          </w:tcPr>
          <w:p w14:paraId="0E154FF4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EF76D3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Model</w:t>
            </w:r>
          </w:p>
        </w:tc>
        <w:tc>
          <w:tcPr>
            <w:tcW w:w="1476" w:type="dxa"/>
            <w:shd w:val="clear" w:color="auto" w:fill="FFFFFF"/>
            <w:vAlign w:val="bottom"/>
          </w:tcPr>
          <w:p w14:paraId="62A8F2C5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EF76D3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um of Squares</w:t>
            </w:r>
          </w:p>
        </w:tc>
        <w:tc>
          <w:tcPr>
            <w:tcW w:w="1030" w:type="dxa"/>
            <w:shd w:val="clear" w:color="auto" w:fill="FFFFFF"/>
            <w:vAlign w:val="bottom"/>
          </w:tcPr>
          <w:p w14:paraId="06765313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EF76D3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df</w:t>
            </w:r>
          </w:p>
        </w:tc>
        <w:tc>
          <w:tcPr>
            <w:tcW w:w="1415" w:type="dxa"/>
            <w:shd w:val="clear" w:color="auto" w:fill="FFFFFF"/>
            <w:vAlign w:val="bottom"/>
          </w:tcPr>
          <w:p w14:paraId="045DBBC6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EF76D3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Mean Square</w:t>
            </w:r>
          </w:p>
        </w:tc>
        <w:tc>
          <w:tcPr>
            <w:tcW w:w="1030" w:type="dxa"/>
            <w:shd w:val="clear" w:color="auto" w:fill="FFFFFF"/>
            <w:vAlign w:val="bottom"/>
          </w:tcPr>
          <w:p w14:paraId="1AF9536E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EF76D3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F</w:t>
            </w:r>
          </w:p>
        </w:tc>
        <w:tc>
          <w:tcPr>
            <w:tcW w:w="1030" w:type="dxa"/>
            <w:shd w:val="clear" w:color="auto" w:fill="FFFFFF"/>
            <w:vAlign w:val="bottom"/>
          </w:tcPr>
          <w:p w14:paraId="6A0254C9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EF76D3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ig.</w:t>
            </w:r>
          </w:p>
        </w:tc>
      </w:tr>
      <w:tr w:rsidR="00EE23A3" w:rsidRPr="00EF76D3" w14:paraId="04A03149" w14:textId="77777777" w:rsidTr="00725455">
        <w:trPr>
          <w:cantSplit/>
        </w:trPr>
        <w:tc>
          <w:tcPr>
            <w:tcW w:w="736" w:type="dxa"/>
            <w:vMerge w:val="restart"/>
            <w:shd w:val="clear" w:color="auto" w:fill="E0E0E0"/>
          </w:tcPr>
          <w:p w14:paraId="7EFE0137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EF76D3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1292" w:type="dxa"/>
            <w:shd w:val="clear" w:color="auto" w:fill="E0E0E0"/>
          </w:tcPr>
          <w:p w14:paraId="71818766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EF76D3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Regression</w:t>
            </w:r>
          </w:p>
        </w:tc>
        <w:tc>
          <w:tcPr>
            <w:tcW w:w="1476" w:type="dxa"/>
            <w:shd w:val="clear" w:color="auto" w:fill="FFFFFF"/>
          </w:tcPr>
          <w:p w14:paraId="11344DF7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EF76D3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460.955</w:t>
            </w:r>
          </w:p>
        </w:tc>
        <w:tc>
          <w:tcPr>
            <w:tcW w:w="1030" w:type="dxa"/>
            <w:shd w:val="clear" w:color="auto" w:fill="FFFFFF"/>
          </w:tcPr>
          <w:p w14:paraId="1E9FC497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EF76D3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</w:t>
            </w:r>
          </w:p>
        </w:tc>
        <w:tc>
          <w:tcPr>
            <w:tcW w:w="1415" w:type="dxa"/>
            <w:shd w:val="clear" w:color="auto" w:fill="FFFFFF"/>
          </w:tcPr>
          <w:p w14:paraId="72458FBF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EF76D3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53.652</w:t>
            </w:r>
          </w:p>
        </w:tc>
        <w:tc>
          <w:tcPr>
            <w:tcW w:w="1030" w:type="dxa"/>
            <w:shd w:val="clear" w:color="auto" w:fill="FFFFFF"/>
          </w:tcPr>
          <w:p w14:paraId="71A889BF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EF76D3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4.545</w:t>
            </w:r>
          </w:p>
        </w:tc>
        <w:tc>
          <w:tcPr>
            <w:tcW w:w="1030" w:type="dxa"/>
            <w:shd w:val="clear" w:color="auto" w:fill="FFFFFF"/>
          </w:tcPr>
          <w:p w14:paraId="69B94BDC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EF76D3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000</w:t>
            </w:r>
            <w:r w:rsidRPr="00EF76D3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b</w:t>
            </w:r>
          </w:p>
        </w:tc>
      </w:tr>
      <w:tr w:rsidR="00EE23A3" w:rsidRPr="00EF76D3" w14:paraId="23226B78" w14:textId="77777777" w:rsidTr="00725455">
        <w:trPr>
          <w:cantSplit/>
        </w:trPr>
        <w:tc>
          <w:tcPr>
            <w:tcW w:w="736" w:type="dxa"/>
            <w:vMerge/>
            <w:shd w:val="clear" w:color="auto" w:fill="E0E0E0"/>
          </w:tcPr>
          <w:p w14:paraId="108F6263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1292" w:type="dxa"/>
            <w:shd w:val="clear" w:color="auto" w:fill="E0E0E0"/>
          </w:tcPr>
          <w:p w14:paraId="67BE3186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EF76D3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Residual</w:t>
            </w:r>
          </w:p>
        </w:tc>
        <w:tc>
          <w:tcPr>
            <w:tcW w:w="1476" w:type="dxa"/>
            <w:shd w:val="clear" w:color="auto" w:fill="FFFFFF"/>
          </w:tcPr>
          <w:p w14:paraId="067EDF6A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EF76D3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014.101</w:t>
            </w:r>
          </w:p>
        </w:tc>
        <w:tc>
          <w:tcPr>
            <w:tcW w:w="1030" w:type="dxa"/>
            <w:shd w:val="clear" w:color="auto" w:fill="FFFFFF"/>
          </w:tcPr>
          <w:p w14:paraId="4C4D910A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EF76D3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96</w:t>
            </w:r>
          </w:p>
        </w:tc>
        <w:tc>
          <w:tcPr>
            <w:tcW w:w="1415" w:type="dxa"/>
            <w:shd w:val="clear" w:color="auto" w:fill="FFFFFF"/>
          </w:tcPr>
          <w:p w14:paraId="56C21AED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EF76D3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0.564</w:t>
            </w:r>
          </w:p>
        </w:tc>
        <w:tc>
          <w:tcPr>
            <w:tcW w:w="1030" w:type="dxa"/>
            <w:shd w:val="clear" w:color="auto" w:fill="FFFFFF"/>
            <w:vAlign w:val="center"/>
          </w:tcPr>
          <w:p w14:paraId="6F8FDE52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1030" w:type="dxa"/>
            <w:shd w:val="clear" w:color="auto" w:fill="FFFFFF"/>
            <w:vAlign w:val="center"/>
          </w:tcPr>
          <w:p w14:paraId="7D50E306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</w:tr>
      <w:tr w:rsidR="00EE23A3" w:rsidRPr="00EF76D3" w14:paraId="1A9923CA" w14:textId="77777777" w:rsidTr="00725455">
        <w:trPr>
          <w:cantSplit/>
        </w:trPr>
        <w:tc>
          <w:tcPr>
            <w:tcW w:w="736" w:type="dxa"/>
            <w:vMerge/>
            <w:shd w:val="clear" w:color="auto" w:fill="E0E0E0"/>
          </w:tcPr>
          <w:p w14:paraId="7A81B208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1292" w:type="dxa"/>
            <w:shd w:val="clear" w:color="auto" w:fill="E0E0E0"/>
          </w:tcPr>
          <w:p w14:paraId="5C97DC22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EF76D3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Total</w:t>
            </w:r>
          </w:p>
        </w:tc>
        <w:tc>
          <w:tcPr>
            <w:tcW w:w="1476" w:type="dxa"/>
            <w:shd w:val="clear" w:color="auto" w:fill="FFFFFF"/>
          </w:tcPr>
          <w:p w14:paraId="48E4EEAD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EF76D3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1475.057</w:t>
            </w:r>
          </w:p>
        </w:tc>
        <w:tc>
          <w:tcPr>
            <w:tcW w:w="1030" w:type="dxa"/>
            <w:shd w:val="clear" w:color="auto" w:fill="FFFFFF"/>
          </w:tcPr>
          <w:p w14:paraId="11A53306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EF76D3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99</w:t>
            </w:r>
          </w:p>
        </w:tc>
        <w:tc>
          <w:tcPr>
            <w:tcW w:w="1415" w:type="dxa"/>
            <w:shd w:val="clear" w:color="auto" w:fill="FFFFFF"/>
            <w:vAlign w:val="center"/>
          </w:tcPr>
          <w:p w14:paraId="09A32E4C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1030" w:type="dxa"/>
            <w:shd w:val="clear" w:color="auto" w:fill="FFFFFF"/>
            <w:vAlign w:val="center"/>
          </w:tcPr>
          <w:p w14:paraId="5433C72A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  <w:tc>
          <w:tcPr>
            <w:tcW w:w="1030" w:type="dxa"/>
            <w:shd w:val="clear" w:color="auto" w:fill="FFFFFF"/>
            <w:vAlign w:val="center"/>
          </w:tcPr>
          <w:p w14:paraId="616C80E1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kern w:val="0"/>
                <w:sz w:val="24"/>
                <w:szCs w:val="24"/>
                <w:lang w:val="en-ID"/>
              </w:rPr>
            </w:pPr>
          </w:p>
        </w:tc>
      </w:tr>
      <w:tr w:rsidR="00EE23A3" w:rsidRPr="00EF76D3" w14:paraId="68402182" w14:textId="77777777" w:rsidTr="00725455">
        <w:trPr>
          <w:cantSplit/>
        </w:trPr>
        <w:tc>
          <w:tcPr>
            <w:tcW w:w="8009" w:type="dxa"/>
            <w:gridSpan w:val="7"/>
            <w:shd w:val="clear" w:color="auto" w:fill="FFFFFF"/>
          </w:tcPr>
          <w:p w14:paraId="7FFEAD02" w14:textId="77777777" w:rsidR="00EE23A3" w:rsidRPr="00EF76D3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EF76D3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a. Dependent Variable: Minat Beli</w:t>
            </w:r>
          </w:p>
        </w:tc>
      </w:tr>
      <w:tr w:rsidR="00EE23A3" w:rsidRPr="00EF76D3" w14:paraId="148AA332" w14:textId="77777777" w:rsidTr="00725455">
        <w:trPr>
          <w:cantSplit/>
        </w:trPr>
        <w:tc>
          <w:tcPr>
            <w:tcW w:w="8009" w:type="dxa"/>
            <w:gridSpan w:val="7"/>
            <w:shd w:val="clear" w:color="auto" w:fill="FFFFFF"/>
          </w:tcPr>
          <w:p w14:paraId="7F5254C2" w14:textId="0D246E7D" w:rsidR="00EE23A3" w:rsidRPr="00EF76D3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EF76D3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 xml:space="preserve">b. Predictors: (Constant), Suasana Toko, Kualitas Pelayanan, </w:t>
            </w:r>
            <w:r w:rsidRPr="00EF76D3">
              <w:rPr>
                <w:rFonts w:ascii="Times New Roman" w:hAnsi="Times New Roman" w:cs="Times New Roman"/>
                <w:i/>
                <w:iCs/>
                <w:color w:val="010205"/>
                <w:kern w:val="0"/>
                <w:sz w:val="24"/>
                <w:szCs w:val="24"/>
                <w:lang w:val="en-ID"/>
              </w:rPr>
              <w:t>Word Of Mouth</w:t>
            </w:r>
          </w:p>
        </w:tc>
      </w:tr>
    </w:tbl>
    <w:p w14:paraId="453282F1" w14:textId="77777777" w:rsidR="00EE23A3" w:rsidRPr="00EE23A3" w:rsidRDefault="00EE23A3" w:rsidP="00EE23A3"/>
    <w:p w14:paraId="5AD25E2B" w14:textId="77777777" w:rsidR="00725455" w:rsidRDefault="00725455" w:rsidP="00725455">
      <w:pPr>
        <w:pStyle w:val="Caption"/>
      </w:pPr>
    </w:p>
    <w:p w14:paraId="6725FC80" w14:textId="77777777" w:rsidR="009A39AF" w:rsidRPr="009A39AF" w:rsidRDefault="009A39AF" w:rsidP="009A39AF"/>
    <w:p w14:paraId="52E6395D" w14:textId="5A3A040A" w:rsidR="00E678FE" w:rsidRPr="00725455" w:rsidRDefault="00725455" w:rsidP="00725455">
      <w:pPr>
        <w:pStyle w:val="Caption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  <w:bookmarkStart w:id="53" w:name="_Toc151810807"/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lastRenderedPageBreak/>
        <w:t xml:space="preserve">Lampiran </w:t>
      </w:r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45530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29</w:t>
      </w:r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72545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 Hasil Analisis Koefisien Determinasi</w:t>
      </w:r>
      <w:bookmarkEnd w:id="53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29"/>
        <w:gridCol w:w="681"/>
        <w:gridCol w:w="1114"/>
        <w:gridCol w:w="2129"/>
        <w:gridCol w:w="2836"/>
      </w:tblGrid>
      <w:tr w:rsidR="00EE23A3" w:rsidRPr="0028675F" w14:paraId="7D380269" w14:textId="77777777" w:rsidTr="001F6ECC">
        <w:trPr>
          <w:cantSplit/>
        </w:trPr>
        <w:tc>
          <w:tcPr>
            <w:tcW w:w="0" w:type="auto"/>
            <w:gridSpan w:val="5"/>
            <w:shd w:val="clear" w:color="auto" w:fill="FFFFFF"/>
            <w:vAlign w:val="center"/>
          </w:tcPr>
          <w:p w14:paraId="2956AD03" w14:textId="77777777" w:rsidR="00EE23A3" w:rsidRPr="0028675F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8675F">
              <w:rPr>
                <w:rFonts w:ascii="Times New Roman" w:hAnsi="Times New Roman" w:cs="Times New Roman"/>
                <w:b/>
                <w:bCs/>
                <w:color w:val="010205"/>
                <w:kern w:val="0"/>
                <w:sz w:val="24"/>
                <w:szCs w:val="24"/>
                <w:lang w:val="en-ID"/>
              </w:rPr>
              <w:t>Model Summary</w:t>
            </w:r>
            <w:r w:rsidRPr="0028675F">
              <w:rPr>
                <w:rFonts w:ascii="Times New Roman" w:hAnsi="Times New Roman" w:cs="Times New Roman"/>
                <w:b/>
                <w:bCs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b</w:t>
            </w:r>
          </w:p>
        </w:tc>
      </w:tr>
      <w:tr w:rsidR="00EE23A3" w:rsidRPr="0028675F" w14:paraId="7D5D3324" w14:textId="77777777" w:rsidTr="001F6ECC">
        <w:trPr>
          <w:cantSplit/>
        </w:trPr>
        <w:tc>
          <w:tcPr>
            <w:tcW w:w="0" w:type="auto"/>
            <w:shd w:val="clear" w:color="auto" w:fill="FFFFFF"/>
            <w:vAlign w:val="bottom"/>
          </w:tcPr>
          <w:p w14:paraId="68C16A6E" w14:textId="77777777" w:rsidR="00EE23A3" w:rsidRPr="0028675F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8675F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Model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5F1CFA91" w14:textId="77777777" w:rsidR="00EE23A3" w:rsidRPr="0028675F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8675F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R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75C56922" w14:textId="77777777" w:rsidR="00EE23A3" w:rsidRPr="0028675F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8675F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R Square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315F431A" w14:textId="77777777" w:rsidR="00EE23A3" w:rsidRPr="0028675F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8675F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Adjusted R Square</w:t>
            </w:r>
          </w:p>
        </w:tc>
        <w:tc>
          <w:tcPr>
            <w:tcW w:w="0" w:type="auto"/>
            <w:shd w:val="clear" w:color="auto" w:fill="FFFFFF"/>
            <w:vAlign w:val="bottom"/>
          </w:tcPr>
          <w:p w14:paraId="2E9DF8C4" w14:textId="77777777" w:rsidR="00EE23A3" w:rsidRPr="0028675F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8675F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Std. Error of the Estimate</w:t>
            </w:r>
          </w:p>
        </w:tc>
      </w:tr>
      <w:tr w:rsidR="00EE23A3" w:rsidRPr="0028675F" w14:paraId="3D5BF628" w14:textId="77777777" w:rsidTr="001F6ECC">
        <w:trPr>
          <w:cantSplit/>
        </w:trPr>
        <w:tc>
          <w:tcPr>
            <w:tcW w:w="0" w:type="auto"/>
            <w:shd w:val="clear" w:color="auto" w:fill="E0E0E0"/>
          </w:tcPr>
          <w:p w14:paraId="7B7FF844" w14:textId="77777777" w:rsidR="00EE23A3" w:rsidRPr="0028675F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</w:pPr>
            <w:r w:rsidRPr="0028675F">
              <w:rPr>
                <w:rFonts w:ascii="Times New Roman" w:hAnsi="Times New Roman" w:cs="Times New Roman"/>
                <w:color w:val="264A60"/>
                <w:kern w:val="0"/>
                <w:sz w:val="24"/>
                <w:szCs w:val="24"/>
                <w:lang w:val="en-ID"/>
              </w:rPr>
              <w:t>1</w:t>
            </w:r>
          </w:p>
        </w:tc>
        <w:tc>
          <w:tcPr>
            <w:tcW w:w="0" w:type="auto"/>
            <w:shd w:val="clear" w:color="auto" w:fill="FFFFFF"/>
          </w:tcPr>
          <w:p w14:paraId="77644335" w14:textId="77777777" w:rsidR="00EE23A3" w:rsidRPr="0028675F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8675F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559</w:t>
            </w:r>
            <w:r w:rsidRPr="0028675F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vertAlign w:val="superscript"/>
                <w:lang w:val="en-ID"/>
              </w:rPr>
              <w:t>a</w:t>
            </w:r>
          </w:p>
        </w:tc>
        <w:tc>
          <w:tcPr>
            <w:tcW w:w="0" w:type="auto"/>
            <w:shd w:val="clear" w:color="auto" w:fill="FFFFFF"/>
          </w:tcPr>
          <w:p w14:paraId="5C7347DB" w14:textId="77777777" w:rsidR="00EE23A3" w:rsidRPr="0028675F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8675F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313</w:t>
            </w:r>
          </w:p>
        </w:tc>
        <w:tc>
          <w:tcPr>
            <w:tcW w:w="0" w:type="auto"/>
            <w:shd w:val="clear" w:color="auto" w:fill="FFFFFF"/>
          </w:tcPr>
          <w:p w14:paraId="4D988349" w14:textId="77777777" w:rsidR="00EE23A3" w:rsidRPr="0028675F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8675F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.291</w:t>
            </w:r>
          </w:p>
        </w:tc>
        <w:tc>
          <w:tcPr>
            <w:tcW w:w="0" w:type="auto"/>
            <w:shd w:val="clear" w:color="auto" w:fill="FFFFFF"/>
          </w:tcPr>
          <w:p w14:paraId="6EF1627B" w14:textId="77777777" w:rsidR="00EE23A3" w:rsidRPr="0028675F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8675F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3.25016</w:t>
            </w:r>
          </w:p>
        </w:tc>
      </w:tr>
      <w:tr w:rsidR="00EE23A3" w:rsidRPr="0028675F" w14:paraId="5543954F" w14:textId="77777777" w:rsidTr="001F6ECC">
        <w:trPr>
          <w:cantSplit/>
        </w:trPr>
        <w:tc>
          <w:tcPr>
            <w:tcW w:w="0" w:type="auto"/>
            <w:gridSpan w:val="5"/>
            <w:shd w:val="clear" w:color="auto" w:fill="FFFFFF"/>
          </w:tcPr>
          <w:p w14:paraId="0BFF1E8C" w14:textId="37549DA2" w:rsidR="00EE23A3" w:rsidRPr="0028675F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8675F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a. Predictors: (Constant), Suasana Toko, Kualitas Pelayanan, Word Of Mouth</w:t>
            </w:r>
          </w:p>
        </w:tc>
      </w:tr>
      <w:tr w:rsidR="00EE23A3" w:rsidRPr="0028675F" w14:paraId="2024E2FA" w14:textId="77777777" w:rsidTr="001F6ECC">
        <w:trPr>
          <w:cantSplit/>
        </w:trPr>
        <w:tc>
          <w:tcPr>
            <w:tcW w:w="0" w:type="auto"/>
            <w:gridSpan w:val="5"/>
            <w:shd w:val="clear" w:color="auto" w:fill="FFFFFF"/>
          </w:tcPr>
          <w:p w14:paraId="1CC3D73C" w14:textId="77777777" w:rsidR="00EE23A3" w:rsidRPr="0028675F" w:rsidRDefault="00EE23A3" w:rsidP="001F6ECC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</w:pPr>
            <w:r w:rsidRPr="0028675F">
              <w:rPr>
                <w:rFonts w:ascii="Times New Roman" w:hAnsi="Times New Roman" w:cs="Times New Roman"/>
                <w:color w:val="010205"/>
                <w:kern w:val="0"/>
                <w:sz w:val="24"/>
                <w:szCs w:val="24"/>
                <w:lang w:val="en-ID"/>
              </w:rPr>
              <w:t>b. Dependent Variable: Minat Beli</w:t>
            </w:r>
          </w:p>
        </w:tc>
      </w:tr>
    </w:tbl>
    <w:p w14:paraId="09AA24FA" w14:textId="28B2D146" w:rsidR="00EF6E25" w:rsidRDefault="00EF6E25" w:rsidP="00EF6E25"/>
    <w:p w14:paraId="66D89DA6" w14:textId="77777777" w:rsidR="00EF6E25" w:rsidRPr="00EF6E25" w:rsidRDefault="00EF6E25" w:rsidP="00EF6E25"/>
    <w:p w14:paraId="64F6DF38" w14:textId="77777777" w:rsidR="00EF6E25" w:rsidRPr="00EF6E25" w:rsidRDefault="00EF6E25" w:rsidP="00EF6E25"/>
    <w:p w14:paraId="6F1334AC" w14:textId="6DDE4334" w:rsidR="00EF6E25" w:rsidRDefault="00EF6E25" w:rsidP="00EF6E25"/>
    <w:p w14:paraId="02C51642" w14:textId="5DF398E6" w:rsidR="00EE23A3" w:rsidRPr="00EF6E25" w:rsidRDefault="00EF6E25" w:rsidP="00EF6E25">
      <w:pPr>
        <w:tabs>
          <w:tab w:val="left" w:pos="5239"/>
        </w:tabs>
      </w:pPr>
      <w:r>
        <w:tab/>
      </w:r>
    </w:p>
    <w:sectPr w:rsidR="00EE23A3" w:rsidRPr="00EF6E25" w:rsidSect="002B60B4">
      <w:headerReference w:type="first" r:id="rId10"/>
      <w:footerReference w:type="first" r:id="rId11"/>
      <w:pgSz w:w="11907" w:h="16840" w:code="9"/>
      <w:pgMar w:top="2268" w:right="1701" w:bottom="170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D304D32" w14:textId="77777777" w:rsidR="002B60B4" w:rsidRDefault="002B60B4">
      <w:pPr>
        <w:spacing w:after="0" w:line="240" w:lineRule="auto"/>
      </w:pPr>
      <w:r>
        <w:separator/>
      </w:r>
    </w:p>
  </w:endnote>
  <w:endnote w:type="continuationSeparator" w:id="0">
    <w:p w14:paraId="78839BDE" w14:textId="77777777" w:rsidR="002B60B4" w:rsidRDefault="002B60B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70644299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55E4935E" w14:textId="77777777" w:rsidR="003F2903" w:rsidRPr="00DB02A4" w:rsidRDefault="003F2903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DB02A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DB02A4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DB02A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61867">
          <w:rPr>
            <w:rFonts w:ascii="Times New Roman" w:hAnsi="Times New Roman" w:cs="Times New Roman"/>
            <w:noProof/>
            <w:sz w:val="24"/>
            <w:szCs w:val="24"/>
          </w:rPr>
          <w:t>81</w:t>
        </w:r>
        <w:r w:rsidRPr="00DB02A4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3CF656B0" w14:textId="77777777" w:rsidR="003F2903" w:rsidRDefault="003F290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65DBAAB" w14:textId="77777777" w:rsidR="002B60B4" w:rsidRDefault="002B60B4">
      <w:pPr>
        <w:spacing w:after="0" w:line="240" w:lineRule="auto"/>
      </w:pPr>
      <w:r>
        <w:separator/>
      </w:r>
    </w:p>
  </w:footnote>
  <w:footnote w:type="continuationSeparator" w:id="0">
    <w:p w14:paraId="449ABE98" w14:textId="77777777" w:rsidR="002B60B4" w:rsidRDefault="002B60B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841FD2" w14:textId="77777777" w:rsidR="003F2903" w:rsidRDefault="003F290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E"/>
    <w:multiLevelType w:val="multilevel"/>
    <w:tmpl w:val="9B8839E8"/>
    <w:lvl w:ilvl="0">
      <w:start w:val="1"/>
      <w:numFmt w:val="upperLetter"/>
      <w:lvlText w:val="%1."/>
      <w:lvlJc w:val="left"/>
      <w:pPr>
        <w:ind w:left="1429" w:hanging="284"/>
        <w:jc w:val="right"/>
      </w:pPr>
      <w:rPr>
        <w:rFonts w:ascii="Times New Roman" w:eastAsia="Times New Roman" w:hAnsi="Times New Roman" w:cs="Times New Roman" w:hint="default"/>
        <w:b w:val="0"/>
        <w:bCs/>
        <w:spacing w:val="0"/>
        <w:w w:val="95"/>
        <w:sz w:val="24"/>
        <w:szCs w:val="24"/>
        <w:lang w:eastAsia="en-US" w:bidi="ar-SA"/>
      </w:rPr>
    </w:lvl>
    <w:lvl w:ilvl="1">
      <w:start w:val="1"/>
      <w:numFmt w:val="decimal"/>
      <w:lvlText w:val="%2."/>
      <w:lvlJc w:val="left"/>
      <w:pPr>
        <w:ind w:left="1669" w:hanging="240"/>
      </w:pPr>
      <w:rPr>
        <w:rFonts w:hint="default"/>
        <w:b w:val="0"/>
        <w:bCs w:val="0"/>
        <w:i w:val="0"/>
        <w:iCs w:val="0"/>
        <w:w w:val="100"/>
        <w:lang w:eastAsia="en-US" w:bidi="ar-SA"/>
      </w:rPr>
    </w:lvl>
    <w:lvl w:ilvl="2">
      <w:start w:val="1"/>
      <w:numFmt w:val="bullet"/>
      <w:lvlText w:val="•"/>
      <w:lvlJc w:val="left"/>
      <w:pPr>
        <w:ind w:left="2585" w:hanging="240"/>
      </w:pPr>
      <w:rPr>
        <w:rFonts w:hint="default"/>
        <w:lang w:eastAsia="en-US" w:bidi="ar-SA"/>
      </w:rPr>
    </w:lvl>
    <w:lvl w:ilvl="3">
      <w:start w:val="1"/>
      <w:numFmt w:val="bullet"/>
      <w:lvlText w:val="•"/>
      <w:lvlJc w:val="left"/>
      <w:pPr>
        <w:ind w:left="3510" w:hanging="240"/>
      </w:pPr>
      <w:rPr>
        <w:rFonts w:hint="default"/>
        <w:lang w:eastAsia="en-US" w:bidi="ar-SA"/>
      </w:rPr>
    </w:lvl>
    <w:lvl w:ilvl="4">
      <w:start w:val="1"/>
      <w:numFmt w:val="bullet"/>
      <w:lvlText w:val="•"/>
      <w:lvlJc w:val="left"/>
      <w:pPr>
        <w:ind w:left="4436" w:hanging="240"/>
      </w:pPr>
      <w:rPr>
        <w:rFonts w:hint="default"/>
        <w:lang w:eastAsia="en-US" w:bidi="ar-SA"/>
      </w:rPr>
    </w:lvl>
    <w:lvl w:ilvl="5">
      <w:start w:val="1"/>
      <w:numFmt w:val="bullet"/>
      <w:lvlText w:val="•"/>
      <w:lvlJc w:val="left"/>
      <w:pPr>
        <w:ind w:left="5361" w:hanging="240"/>
      </w:pPr>
      <w:rPr>
        <w:rFonts w:hint="default"/>
        <w:lang w:eastAsia="en-US" w:bidi="ar-SA"/>
      </w:rPr>
    </w:lvl>
    <w:lvl w:ilvl="6">
      <w:start w:val="1"/>
      <w:numFmt w:val="bullet"/>
      <w:lvlText w:val="•"/>
      <w:lvlJc w:val="left"/>
      <w:pPr>
        <w:ind w:left="6287" w:hanging="240"/>
      </w:pPr>
      <w:rPr>
        <w:rFonts w:hint="default"/>
        <w:lang w:eastAsia="en-US" w:bidi="ar-SA"/>
      </w:rPr>
    </w:lvl>
    <w:lvl w:ilvl="7">
      <w:start w:val="1"/>
      <w:numFmt w:val="bullet"/>
      <w:lvlText w:val="•"/>
      <w:lvlJc w:val="left"/>
      <w:pPr>
        <w:ind w:left="7212" w:hanging="240"/>
      </w:pPr>
      <w:rPr>
        <w:rFonts w:hint="default"/>
        <w:lang w:eastAsia="en-US" w:bidi="ar-SA"/>
      </w:rPr>
    </w:lvl>
    <w:lvl w:ilvl="8">
      <w:start w:val="1"/>
      <w:numFmt w:val="bullet"/>
      <w:lvlText w:val="•"/>
      <w:lvlJc w:val="left"/>
      <w:pPr>
        <w:ind w:left="8137" w:hanging="240"/>
      </w:pPr>
      <w:rPr>
        <w:rFonts w:hint="default"/>
        <w:lang w:eastAsia="en-US" w:bidi="ar-SA"/>
      </w:rPr>
    </w:lvl>
  </w:abstractNum>
  <w:abstractNum w:abstractNumId="1" w15:restartNumberingAfterBreak="0">
    <w:nsid w:val="0025488D"/>
    <w:multiLevelType w:val="hybridMultilevel"/>
    <w:tmpl w:val="9D96F1F0"/>
    <w:lvl w:ilvl="0" w:tplc="38090015">
      <w:start w:val="1"/>
      <w:numFmt w:val="upperLetter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00F02919"/>
    <w:multiLevelType w:val="hybridMultilevel"/>
    <w:tmpl w:val="9B2C959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1827483"/>
    <w:multiLevelType w:val="hybridMultilevel"/>
    <w:tmpl w:val="30C0AA6E"/>
    <w:lvl w:ilvl="0" w:tplc="38090011">
      <w:start w:val="1"/>
      <w:numFmt w:val="decimal"/>
      <w:lvlText w:val="%1)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13C52FC1"/>
    <w:multiLevelType w:val="hybridMultilevel"/>
    <w:tmpl w:val="5B4A8312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15CE2F5A"/>
    <w:multiLevelType w:val="hybridMultilevel"/>
    <w:tmpl w:val="857C6C38"/>
    <w:lvl w:ilvl="0" w:tplc="3809000F">
      <w:start w:val="1"/>
      <w:numFmt w:val="decimal"/>
      <w:lvlText w:val="%1."/>
      <w:lvlJc w:val="left"/>
      <w:pPr>
        <w:ind w:left="1429" w:hanging="360"/>
      </w:p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6" w15:restartNumberingAfterBreak="0">
    <w:nsid w:val="1A381F59"/>
    <w:multiLevelType w:val="hybridMultilevel"/>
    <w:tmpl w:val="26CE0706"/>
    <w:lvl w:ilvl="0" w:tplc="320EC8DC">
      <w:start w:val="1"/>
      <w:numFmt w:val="upperLetter"/>
      <w:lvlText w:val="%1."/>
      <w:lvlJc w:val="left"/>
      <w:pPr>
        <w:ind w:left="5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7" w15:restartNumberingAfterBreak="0">
    <w:nsid w:val="24C2507F"/>
    <w:multiLevelType w:val="hybridMultilevel"/>
    <w:tmpl w:val="A3405912"/>
    <w:lvl w:ilvl="0" w:tplc="0409000F">
      <w:start w:val="1"/>
      <w:numFmt w:val="decimal"/>
      <w:lvlText w:val="%1."/>
      <w:lvlJc w:val="left"/>
      <w:pPr>
        <w:ind w:left="1004" w:hanging="360"/>
      </w:p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8" w15:restartNumberingAfterBreak="0">
    <w:nsid w:val="25142F57"/>
    <w:multiLevelType w:val="hybridMultilevel"/>
    <w:tmpl w:val="8CCCECC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7">
      <w:start w:val="1"/>
      <w:numFmt w:val="lowerLetter"/>
      <w:lvlText w:val="%2)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5C64FA8"/>
    <w:multiLevelType w:val="hybridMultilevel"/>
    <w:tmpl w:val="9C90C7D0"/>
    <w:lvl w:ilvl="0" w:tplc="04090017">
      <w:start w:val="1"/>
      <w:numFmt w:val="lowerLetter"/>
      <w:lvlText w:val="%1)"/>
      <w:lvlJc w:val="left"/>
      <w:pPr>
        <w:ind w:left="1713" w:hanging="360"/>
      </w:pPr>
    </w:lvl>
    <w:lvl w:ilvl="1" w:tplc="04090017">
      <w:start w:val="1"/>
      <w:numFmt w:val="lowerLetter"/>
      <w:lvlText w:val="%2)"/>
      <w:lvlJc w:val="left"/>
      <w:pPr>
        <w:ind w:left="2433" w:hanging="360"/>
      </w:pPr>
    </w:lvl>
    <w:lvl w:ilvl="2" w:tplc="FE801DCE">
      <w:start w:val="1"/>
      <w:numFmt w:val="decimal"/>
      <w:lvlText w:val="%3."/>
      <w:lvlJc w:val="left"/>
      <w:pPr>
        <w:ind w:left="3333" w:hanging="360"/>
      </w:pPr>
      <w:rPr>
        <w:rFonts w:hint="default"/>
        <w:i w:val="0"/>
      </w:r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10" w15:restartNumberingAfterBreak="0">
    <w:nsid w:val="2729127E"/>
    <w:multiLevelType w:val="hybridMultilevel"/>
    <w:tmpl w:val="013CA888"/>
    <w:lvl w:ilvl="0" w:tplc="3809000F">
      <w:start w:val="1"/>
      <w:numFmt w:val="decimal"/>
      <w:lvlText w:val="%1."/>
      <w:lvlJc w:val="left"/>
      <w:pPr>
        <w:ind w:left="852" w:hanging="360"/>
      </w:pPr>
    </w:lvl>
    <w:lvl w:ilvl="1" w:tplc="38090019" w:tentative="1">
      <w:start w:val="1"/>
      <w:numFmt w:val="lowerLetter"/>
      <w:lvlText w:val="%2."/>
      <w:lvlJc w:val="left"/>
      <w:pPr>
        <w:ind w:left="1572" w:hanging="360"/>
      </w:pPr>
    </w:lvl>
    <w:lvl w:ilvl="2" w:tplc="3809001B" w:tentative="1">
      <w:start w:val="1"/>
      <w:numFmt w:val="lowerRoman"/>
      <w:lvlText w:val="%3."/>
      <w:lvlJc w:val="right"/>
      <w:pPr>
        <w:ind w:left="2292" w:hanging="180"/>
      </w:pPr>
    </w:lvl>
    <w:lvl w:ilvl="3" w:tplc="3809000F" w:tentative="1">
      <w:start w:val="1"/>
      <w:numFmt w:val="decimal"/>
      <w:lvlText w:val="%4."/>
      <w:lvlJc w:val="left"/>
      <w:pPr>
        <w:ind w:left="3012" w:hanging="360"/>
      </w:pPr>
    </w:lvl>
    <w:lvl w:ilvl="4" w:tplc="38090019" w:tentative="1">
      <w:start w:val="1"/>
      <w:numFmt w:val="lowerLetter"/>
      <w:lvlText w:val="%5."/>
      <w:lvlJc w:val="left"/>
      <w:pPr>
        <w:ind w:left="3732" w:hanging="360"/>
      </w:pPr>
    </w:lvl>
    <w:lvl w:ilvl="5" w:tplc="3809001B" w:tentative="1">
      <w:start w:val="1"/>
      <w:numFmt w:val="lowerRoman"/>
      <w:lvlText w:val="%6."/>
      <w:lvlJc w:val="right"/>
      <w:pPr>
        <w:ind w:left="4452" w:hanging="180"/>
      </w:pPr>
    </w:lvl>
    <w:lvl w:ilvl="6" w:tplc="3809000F" w:tentative="1">
      <w:start w:val="1"/>
      <w:numFmt w:val="decimal"/>
      <w:lvlText w:val="%7."/>
      <w:lvlJc w:val="left"/>
      <w:pPr>
        <w:ind w:left="5172" w:hanging="360"/>
      </w:pPr>
    </w:lvl>
    <w:lvl w:ilvl="7" w:tplc="38090019" w:tentative="1">
      <w:start w:val="1"/>
      <w:numFmt w:val="lowerLetter"/>
      <w:lvlText w:val="%8."/>
      <w:lvlJc w:val="left"/>
      <w:pPr>
        <w:ind w:left="5892" w:hanging="360"/>
      </w:pPr>
    </w:lvl>
    <w:lvl w:ilvl="8" w:tplc="3809001B" w:tentative="1">
      <w:start w:val="1"/>
      <w:numFmt w:val="lowerRoman"/>
      <w:lvlText w:val="%9."/>
      <w:lvlJc w:val="right"/>
      <w:pPr>
        <w:ind w:left="6612" w:hanging="180"/>
      </w:pPr>
    </w:lvl>
  </w:abstractNum>
  <w:abstractNum w:abstractNumId="11" w15:restartNumberingAfterBreak="0">
    <w:nsid w:val="29D75076"/>
    <w:multiLevelType w:val="hybridMultilevel"/>
    <w:tmpl w:val="DC66AFE8"/>
    <w:lvl w:ilvl="0" w:tplc="D9A082FA">
      <w:start w:val="1"/>
      <w:numFmt w:val="lowerLetter"/>
      <w:lvlText w:val="%1."/>
      <w:lvlJc w:val="left"/>
      <w:pPr>
        <w:ind w:left="1440" w:hanging="360"/>
      </w:pPr>
      <w:rPr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2A6928BE"/>
    <w:multiLevelType w:val="hybridMultilevel"/>
    <w:tmpl w:val="B76403B8"/>
    <w:lvl w:ilvl="0" w:tplc="B4F6AE4A">
      <w:start w:val="1"/>
      <w:numFmt w:val="decimal"/>
      <w:lvlText w:val="%1)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3" w15:restartNumberingAfterBreak="0">
    <w:nsid w:val="2BD83259"/>
    <w:multiLevelType w:val="hybridMultilevel"/>
    <w:tmpl w:val="ACFCB480"/>
    <w:lvl w:ilvl="0" w:tplc="0568D578">
      <w:start w:val="1"/>
      <w:numFmt w:val="decimal"/>
      <w:lvlText w:val="%1)"/>
      <w:lvlJc w:val="left"/>
      <w:pPr>
        <w:ind w:left="1713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14" w15:restartNumberingAfterBreak="0">
    <w:nsid w:val="2D77639C"/>
    <w:multiLevelType w:val="hybridMultilevel"/>
    <w:tmpl w:val="972ABE9A"/>
    <w:lvl w:ilvl="0" w:tplc="58261F0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5" w15:restartNumberingAfterBreak="0">
    <w:nsid w:val="2E006873"/>
    <w:multiLevelType w:val="hybridMultilevel"/>
    <w:tmpl w:val="852A2252"/>
    <w:lvl w:ilvl="0" w:tplc="D10C7440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30783987"/>
    <w:multiLevelType w:val="hybridMultilevel"/>
    <w:tmpl w:val="75FCC380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10718EC"/>
    <w:multiLevelType w:val="hybridMultilevel"/>
    <w:tmpl w:val="63E23B72"/>
    <w:lvl w:ilvl="0" w:tplc="FFFFFFFF">
      <w:start w:val="1"/>
      <w:numFmt w:val="decimal"/>
      <w:lvlText w:val="%1)"/>
      <w:lvlJc w:val="left"/>
      <w:pPr>
        <w:ind w:left="1800" w:hanging="360"/>
      </w:pPr>
    </w:lvl>
    <w:lvl w:ilvl="1" w:tplc="FFFFFFFF" w:tentative="1">
      <w:start w:val="1"/>
      <w:numFmt w:val="lowerLetter"/>
      <w:lvlText w:val="%2."/>
      <w:lvlJc w:val="left"/>
      <w:pPr>
        <w:ind w:left="2520" w:hanging="360"/>
      </w:pPr>
    </w:lvl>
    <w:lvl w:ilvl="2" w:tplc="FFFFFFFF" w:tentative="1">
      <w:start w:val="1"/>
      <w:numFmt w:val="lowerRoman"/>
      <w:lvlText w:val="%3."/>
      <w:lvlJc w:val="right"/>
      <w:pPr>
        <w:ind w:left="3240" w:hanging="180"/>
      </w:pPr>
    </w:lvl>
    <w:lvl w:ilvl="3" w:tplc="FFFFFFFF" w:tentative="1">
      <w:start w:val="1"/>
      <w:numFmt w:val="decimal"/>
      <w:lvlText w:val="%4."/>
      <w:lvlJc w:val="left"/>
      <w:pPr>
        <w:ind w:left="3960" w:hanging="360"/>
      </w:pPr>
    </w:lvl>
    <w:lvl w:ilvl="4" w:tplc="FFFFFFFF" w:tentative="1">
      <w:start w:val="1"/>
      <w:numFmt w:val="lowerLetter"/>
      <w:lvlText w:val="%5."/>
      <w:lvlJc w:val="left"/>
      <w:pPr>
        <w:ind w:left="4680" w:hanging="360"/>
      </w:pPr>
    </w:lvl>
    <w:lvl w:ilvl="5" w:tplc="FFFFFFFF" w:tentative="1">
      <w:start w:val="1"/>
      <w:numFmt w:val="lowerRoman"/>
      <w:lvlText w:val="%6."/>
      <w:lvlJc w:val="right"/>
      <w:pPr>
        <w:ind w:left="5400" w:hanging="180"/>
      </w:pPr>
    </w:lvl>
    <w:lvl w:ilvl="6" w:tplc="FFFFFFFF" w:tentative="1">
      <w:start w:val="1"/>
      <w:numFmt w:val="decimal"/>
      <w:lvlText w:val="%7."/>
      <w:lvlJc w:val="left"/>
      <w:pPr>
        <w:ind w:left="6120" w:hanging="360"/>
      </w:pPr>
    </w:lvl>
    <w:lvl w:ilvl="7" w:tplc="FFFFFFFF" w:tentative="1">
      <w:start w:val="1"/>
      <w:numFmt w:val="lowerLetter"/>
      <w:lvlText w:val="%8."/>
      <w:lvlJc w:val="left"/>
      <w:pPr>
        <w:ind w:left="6840" w:hanging="360"/>
      </w:pPr>
    </w:lvl>
    <w:lvl w:ilvl="8" w:tplc="FFFFFFFF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8" w15:restartNumberingAfterBreak="0">
    <w:nsid w:val="314D1745"/>
    <w:multiLevelType w:val="hybridMultilevel"/>
    <w:tmpl w:val="B9162E44"/>
    <w:lvl w:ilvl="0" w:tplc="38090019">
      <w:start w:val="1"/>
      <w:numFmt w:val="lowerLetter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34607B50"/>
    <w:multiLevelType w:val="hybridMultilevel"/>
    <w:tmpl w:val="FBA0D4D8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359E242F"/>
    <w:multiLevelType w:val="hybridMultilevel"/>
    <w:tmpl w:val="E0802982"/>
    <w:lvl w:ilvl="0" w:tplc="38090019">
      <w:start w:val="1"/>
      <w:numFmt w:val="lowerLetter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362F6DE2"/>
    <w:multiLevelType w:val="hybridMultilevel"/>
    <w:tmpl w:val="75FCC38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74C108F"/>
    <w:multiLevelType w:val="hybridMultilevel"/>
    <w:tmpl w:val="1B8E8B54"/>
    <w:lvl w:ilvl="0" w:tplc="A97A5DDA">
      <w:start w:val="1"/>
      <w:numFmt w:val="decimal"/>
      <w:lvlText w:val="%1."/>
      <w:lvlJc w:val="left"/>
      <w:pPr>
        <w:ind w:left="1004" w:hanging="360"/>
      </w:pPr>
      <w:rPr>
        <w:rFonts w:ascii="Times New Roman" w:eastAsiaTheme="minorHAnsi" w:hAnsi="Times New Roman" w:cs="Times New Roman"/>
        <w:i w:val="0"/>
      </w:rPr>
    </w:lvl>
    <w:lvl w:ilvl="1" w:tplc="517C810E">
      <w:start w:val="1"/>
      <w:numFmt w:val="decimal"/>
      <w:lvlText w:val="%2."/>
      <w:lvlJc w:val="left"/>
      <w:pPr>
        <w:ind w:left="1724" w:hanging="360"/>
      </w:pPr>
      <w:rPr>
        <w:i w:val="0"/>
      </w:rPr>
    </w:lvl>
    <w:lvl w:ilvl="2" w:tplc="4AC84DA0">
      <w:start w:val="1"/>
      <w:numFmt w:val="upperLetter"/>
      <w:lvlText w:val="%3."/>
      <w:lvlJc w:val="left"/>
      <w:pPr>
        <w:ind w:left="2624" w:hanging="360"/>
      </w:pPr>
      <w:rPr>
        <w:rFonts w:hint="default"/>
      </w:rPr>
    </w:lvl>
    <w:lvl w:ilvl="3" w:tplc="92544052">
      <w:start w:val="1"/>
      <w:numFmt w:val="lowerLetter"/>
      <w:lvlText w:val="%4."/>
      <w:lvlJc w:val="left"/>
      <w:pPr>
        <w:ind w:left="3164" w:hanging="360"/>
      </w:pPr>
      <w:rPr>
        <w:rFonts w:hint="default"/>
        <w:i w:val="0"/>
      </w:rPr>
    </w:lvl>
    <w:lvl w:ilvl="4" w:tplc="DDA0EFD8">
      <w:start w:val="1"/>
      <w:numFmt w:val="decimal"/>
      <w:lvlText w:val="%5)"/>
      <w:lvlJc w:val="left"/>
      <w:pPr>
        <w:ind w:left="3884" w:hanging="360"/>
      </w:pPr>
      <w:rPr>
        <w:rFonts w:hint="default"/>
        <w:i w:val="0"/>
      </w:r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3" w15:restartNumberingAfterBreak="0">
    <w:nsid w:val="3A4A718C"/>
    <w:multiLevelType w:val="hybridMultilevel"/>
    <w:tmpl w:val="9502D478"/>
    <w:lvl w:ilvl="0" w:tplc="2174C98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C26377A"/>
    <w:multiLevelType w:val="hybridMultilevel"/>
    <w:tmpl w:val="95F4242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EF033BF"/>
    <w:multiLevelType w:val="hybridMultilevel"/>
    <w:tmpl w:val="E662BFEA"/>
    <w:lvl w:ilvl="0" w:tplc="BDA61D2E">
      <w:start w:val="1"/>
      <w:numFmt w:val="upperLetter"/>
      <w:lvlText w:val="%1."/>
      <w:lvlJc w:val="left"/>
      <w:pPr>
        <w:ind w:left="5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6" w15:restartNumberingAfterBreak="0">
    <w:nsid w:val="40675FDF"/>
    <w:multiLevelType w:val="hybridMultilevel"/>
    <w:tmpl w:val="F97CC394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88DAAEAE">
      <w:start w:val="1"/>
      <w:numFmt w:val="lowerLetter"/>
      <w:lvlText w:val="%2)"/>
      <w:lvlJc w:val="left"/>
      <w:pPr>
        <w:ind w:left="2291" w:hanging="360"/>
      </w:pPr>
      <w:rPr>
        <w:rFonts w:ascii="Times New Roman" w:eastAsia="Times New Roman" w:hAnsi="Times New Roman" w:cs="Times New Roman"/>
      </w:rPr>
    </w:lvl>
    <w:lvl w:ilvl="2" w:tplc="9B12841C">
      <w:start w:val="1"/>
      <w:numFmt w:val="lowerLetter"/>
      <w:lvlText w:val="%3)"/>
      <w:lvlJc w:val="left"/>
      <w:pPr>
        <w:ind w:left="3191" w:hanging="360"/>
      </w:pPr>
      <w:rPr>
        <w:rFonts w:hint="default"/>
      </w:rPr>
    </w:lvl>
    <w:lvl w:ilvl="3" w:tplc="AD422C4E">
      <w:start w:val="1"/>
      <w:numFmt w:val="decimal"/>
      <w:lvlText w:val="%4)"/>
      <w:lvlJc w:val="left"/>
      <w:pPr>
        <w:ind w:left="3731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7" w15:restartNumberingAfterBreak="0">
    <w:nsid w:val="417F71CE"/>
    <w:multiLevelType w:val="hybridMultilevel"/>
    <w:tmpl w:val="75D6F35E"/>
    <w:lvl w:ilvl="0" w:tplc="D714C1EE">
      <w:start w:val="2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19B1FB6"/>
    <w:multiLevelType w:val="hybridMultilevel"/>
    <w:tmpl w:val="3C90D0F4"/>
    <w:lvl w:ilvl="0" w:tplc="7EF2786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9" w15:restartNumberingAfterBreak="0">
    <w:nsid w:val="466256CC"/>
    <w:multiLevelType w:val="hybridMultilevel"/>
    <w:tmpl w:val="1A0223FC"/>
    <w:lvl w:ilvl="0" w:tplc="FFFFFFFF">
      <w:start w:val="1"/>
      <w:numFmt w:val="decimal"/>
      <w:lvlText w:val="%1."/>
      <w:lvlJc w:val="left"/>
      <w:pPr>
        <w:ind w:left="786" w:hanging="360"/>
      </w:pPr>
    </w:lvl>
    <w:lvl w:ilvl="1" w:tplc="FFFFFFFF" w:tentative="1">
      <w:start w:val="1"/>
      <w:numFmt w:val="lowerLetter"/>
      <w:lvlText w:val="%2."/>
      <w:lvlJc w:val="left"/>
      <w:pPr>
        <w:ind w:left="1506" w:hanging="360"/>
      </w:pPr>
    </w:lvl>
    <w:lvl w:ilvl="2" w:tplc="FFFFFFFF" w:tentative="1">
      <w:start w:val="1"/>
      <w:numFmt w:val="lowerRoman"/>
      <w:lvlText w:val="%3."/>
      <w:lvlJc w:val="right"/>
      <w:pPr>
        <w:ind w:left="2226" w:hanging="180"/>
      </w:pPr>
    </w:lvl>
    <w:lvl w:ilvl="3" w:tplc="FFFFFFFF" w:tentative="1">
      <w:start w:val="1"/>
      <w:numFmt w:val="decimal"/>
      <w:lvlText w:val="%4."/>
      <w:lvlJc w:val="left"/>
      <w:pPr>
        <w:ind w:left="2946" w:hanging="360"/>
      </w:pPr>
    </w:lvl>
    <w:lvl w:ilvl="4" w:tplc="FFFFFFFF" w:tentative="1">
      <w:start w:val="1"/>
      <w:numFmt w:val="lowerLetter"/>
      <w:lvlText w:val="%5."/>
      <w:lvlJc w:val="left"/>
      <w:pPr>
        <w:ind w:left="3666" w:hanging="360"/>
      </w:pPr>
    </w:lvl>
    <w:lvl w:ilvl="5" w:tplc="FFFFFFFF" w:tentative="1">
      <w:start w:val="1"/>
      <w:numFmt w:val="lowerRoman"/>
      <w:lvlText w:val="%6."/>
      <w:lvlJc w:val="right"/>
      <w:pPr>
        <w:ind w:left="4386" w:hanging="180"/>
      </w:pPr>
    </w:lvl>
    <w:lvl w:ilvl="6" w:tplc="FFFFFFFF" w:tentative="1">
      <w:start w:val="1"/>
      <w:numFmt w:val="decimal"/>
      <w:lvlText w:val="%7."/>
      <w:lvlJc w:val="left"/>
      <w:pPr>
        <w:ind w:left="5106" w:hanging="360"/>
      </w:pPr>
    </w:lvl>
    <w:lvl w:ilvl="7" w:tplc="FFFFFFFF" w:tentative="1">
      <w:start w:val="1"/>
      <w:numFmt w:val="lowerLetter"/>
      <w:lvlText w:val="%8."/>
      <w:lvlJc w:val="left"/>
      <w:pPr>
        <w:ind w:left="5826" w:hanging="360"/>
      </w:pPr>
    </w:lvl>
    <w:lvl w:ilvl="8" w:tplc="FFFFFFFF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0" w15:restartNumberingAfterBreak="0">
    <w:nsid w:val="489669F5"/>
    <w:multiLevelType w:val="hybridMultilevel"/>
    <w:tmpl w:val="5C522DC0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FFFFFFFF" w:tentative="1">
      <w:start w:val="1"/>
      <w:numFmt w:val="lowerLetter"/>
      <w:lvlText w:val="%2."/>
      <w:lvlJc w:val="left"/>
      <w:pPr>
        <w:ind w:left="2520" w:hanging="360"/>
      </w:pPr>
    </w:lvl>
    <w:lvl w:ilvl="2" w:tplc="FFFFFFFF" w:tentative="1">
      <w:start w:val="1"/>
      <w:numFmt w:val="lowerRoman"/>
      <w:lvlText w:val="%3."/>
      <w:lvlJc w:val="right"/>
      <w:pPr>
        <w:ind w:left="3240" w:hanging="180"/>
      </w:pPr>
    </w:lvl>
    <w:lvl w:ilvl="3" w:tplc="FFFFFFFF" w:tentative="1">
      <w:start w:val="1"/>
      <w:numFmt w:val="decimal"/>
      <w:lvlText w:val="%4."/>
      <w:lvlJc w:val="left"/>
      <w:pPr>
        <w:ind w:left="3960" w:hanging="360"/>
      </w:pPr>
    </w:lvl>
    <w:lvl w:ilvl="4" w:tplc="FFFFFFFF" w:tentative="1">
      <w:start w:val="1"/>
      <w:numFmt w:val="lowerLetter"/>
      <w:lvlText w:val="%5."/>
      <w:lvlJc w:val="left"/>
      <w:pPr>
        <w:ind w:left="4680" w:hanging="360"/>
      </w:pPr>
    </w:lvl>
    <w:lvl w:ilvl="5" w:tplc="FFFFFFFF" w:tentative="1">
      <w:start w:val="1"/>
      <w:numFmt w:val="lowerRoman"/>
      <w:lvlText w:val="%6."/>
      <w:lvlJc w:val="right"/>
      <w:pPr>
        <w:ind w:left="5400" w:hanging="180"/>
      </w:pPr>
    </w:lvl>
    <w:lvl w:ilvl="6" w:tplc="FFFFFFFF" w:tentative="1">
      <w:start w:val="1"/>
      <w:numFmt w:val="decimal"/>
      <w:lvlText w:val="%7."/>
      <w:lvlJc w:val="left"/>
      <w:pPr>
        <w:ind w:left="6120" w:hanging="360"/>
      </w:pPr>
    </w:lvl>
    <w:lvl w:ilvl="7" w:tplc="FFFFFFFF" w:tentative="1">
      <w:start w:val="1"/>
      <w:numFmt w:val="lowerLetter"/>
      <w:lvlText w:val="%8."/>
      <w:lvlJc w:val="left"/>
      <w:pPr>
        <w:ind w:left="6840" w:hanging="360"/>
      </w:pPr>
    </w:lvl>
    <w:lvl w:ilvl="8" w:tplc="FFFFFFFF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1" w15:restartNumberingAfterBreak="0">
    <w:nsid w:val="49D82FD2"/>
    <w:multiLevelType w:val="hybridMultilevel"/>
    <w:tmpl w:val="B1E65E4E"/>
    <w:lvl w:ilvl="0" w:tplc="9FDA1B4C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4A6971B2"/>
    <w:multiLevelType w:val="hybridMultilevel"/>
    <w:tmpl w:val="EDC2CA94"/>
    <w:lvl w:ilvl="0" w:tplc="FFFFFFFF">
      <w:start w:val="1"/>
      <w:numFmt w:val="lowerLetter"/>
      <w:lvlText w:val="%1."/>
      <w:lvlJc w:val="left"/>
      <w:pPr>
        <w:ind w:left="1080" w:hanging="360"/>
      </w:p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 w15:restartNumberingAfterBreak="0">
    <w:nsid w:val="4A7416D7"/>
    <w:multiLevelType w:val="hybridMultilevel"/>
    <w:tmpl w:val="ACBAE85A"/>
    <w:lvl w:ilvl="0" w:tplc="2BC0CCC6">
      <w:start w:val="1"/>
      <w:numFmt w:val="lowerLetter"/>
      <w:lvlText w:val="%1)"/>
      <w:lvlJc w:val="left"/>
      <w:pPr>
        <w:ind w:left="1353" w:hanging="360"/>
      </w:pPr>
      <w:rPr>
        <w:rFonts w:hint="default"/>
      </w:rPr>
    </w:lvl>
    <w:lvl w:ilvl="1" w:tplc="F7D4171E">
      <w:start w:val="1"/>
      <w:numFmt w:val="decimal"/>
      <w:lvlText w:val="%2)"/>
      <w:lvlJc w:val="left"/>
      <w:pPr>
        <w:ind w:left="2268" w:hanging="555"/>
      </w:pPr>
      <w:rPr>
        <w:rFonts w:hint="default"/>
        <w:i w:val="0"/>
      </w:rPr>
    </w:lvl>
    <w:lvl w:ilvl="2" w:tplc="E4B2FEFC">
      <w:start w:val="1"/>
      <w:numFmt w:val="decimal"/>
      <w:lvlText w:val="%3."/>
      <w:lvlJc w:val="left"/>
      <w:pPr>
        <w:ind w:left="2973" w:hanging="360"/>
      </w:pPr>
      <w:rPr>
        <w:rFonts w:hint="default"/>
      </w:rPr>
    </w:lvl>
    <w:lvl w:ilvl="3" w:tplc="72209652">
      <w:start w:val="1"/>
      <w:numFmt w:val="lowerLetter"/>
      <w:lvlText w:val="%4."/>
      <w:lvlJc w:val="left"/>
      <w:pPr>
        <w:ind w:left="3513" w:hanging="360"/>
      </w:pPr>
      <w:rPr>
        <w:rFonts w:hint="default"/>
      </w:rPr>
    </w:lvl>
    <w:lvl w:ilvl="4" w:tplc="04090019">
      <w:start w:val="1"/>
      <w:numFmt w:val="lowerLetter"/>
      <w:lvlText w:val="%5."/>
      <w:lvlJc w:val="left"/>
      <w:pPr>
        <w:ind w:left="360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34" w15:restartNumberingAfterBreak="0">
    <w:nsid w:val="4CAA6B3C"/>
    <w:multiLevelType w:val="hybridMultilevel"/>
    <w:tmpl w:val="3D6CE838"/>
    <w:lvl w:ilvl="0" w:tplc="D06429F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0093F88"/>
    <w:multiLevelType w:val="hybridMultilevel"/>
    <w:tmpl w:val="B4360A68"/>
    <w:lvl w:ilvl="0" w:tplc="6284E91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6" w15:restartNumberingAfterBreak="0">
    <w:nsid w:val="54E63FEC"/>
    <w:multiLevelType w:val="hybridMultilevel"/>
    <w:tmpl w:val="01C8B916"/>
    <w:lvl w:ilvl="0" w:tplc="0409000F">
      <w:start w:val="1"/>
      <w:numFmt w:val="decimal"/>
      <w:lvlText w:val="%1."/>
      <w:lvlJc w:val="left"/>
      <w:pPr>
        <w:ind w:left="1004" w:hanging="360"/>
      </w:pPr>
      <w:rPr>
        <w:i w:val="0"/>
      </w:rPr>
    </w:lvl>
    <w:lvl w:ilvl="1" w:tplc="517C810E">
      <w:start w:val="1"/>
      <w:numFmt w:val="decimal"/>
      <w:lvlText w:val="%2."/>
      <w:lvlJc w:val="left"/>
      <w:pPr>
        <w:ind w:left="1724" w:hanging="360"/>
      </w:pPr>
      <w:rPr>
        <w:i w:val="0"/>
      </w:rPr>
    </w:lvl>
    <w:lvl w:ilvl="2" w:tplc="4AC84DA0">
      <w:start w:val="1"/>
      <w:numFmt w:val="upperLetter"/>
      <w:lvlText w:val="%3."/>
      <w:lvlJc w:val="left"/>
      <w:pPr>
        <w:ind w:left="2624" w:hanging="360"/>
      </w:pPr>
      <w:rPr>
        <w:rFonts w:hint="default"/>
      </w:rPr>
    </w:lvl>
    <w:lvl w:ilvl="3" w:tplc="92544052">
      <w:start w:val="1"/>
      <w:numFmt w:val="lowerLetter"/>
      <w:lvlText w:val="%4."/>
      <w:lvlJc w:val="left"/>
      <w:pPr>
        <w:ind w:left="3164" w:hanging="360"/>
      </w:pPr>
      <w:rPr>
        <w:rFonts w:hint="default"/>
        <w:i w:val="0"/>
      </w:rPr>
    </w:lvl>
    <w:lvl w:ilvl="4" w:tplc="DDA0EFD8">
      <w:start w:val="1"/>
      <w:numFmt w:val="decimal"/>
      <w:lvlText w:val="%5)"/>
      <w:lvlJc w:val="left"/>
      <w:pPr>
        <w:ind w:left="3884" w:hanging="360"/>
      </w:pPr>
      <w:rPr>
        <w:rFonts w:hint="default"/>
        <w:i w:val="0"/>
      </w:r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7" w15:restartNumberingAfterBreak="0">
    <w:nsid w:val="5A2C070A"/>
    <w:multiLevelType w:val="hybridMultilevel"/>
    <w:tmpl w:val="BA444076"/>
    <w:lvl w:ilvl="0" w:tplc="75FE111C">
      <w:start w:val="1"/>
      <w:numFmt w:val="decimal"/>
      <w:lvlText w:val="%1."/>
      <w:lvlJc w:val="left"/>
      <w:pPr>
        <w:ind w:left="645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365" w:hanging="360"/>
      </w:pPr>
    </w:lvl>
    <w:lvl w:ilvl="2" w:tplc="0409001B" w:tentative="1">
      <w:start w:val="1"/>
      <w:numFmt w:val="lowerRoman"/>
      <w:lvlText w:val="%3."/>
      <w:lvlJc w:val="right"/>
      <w:pPr>
        <w:ind w:left="2085" w:hanging="180"/>
      </w:pPr>
    </w:lvl>
    <w:lvl w:ilvl="3" w:tplc="0409000F" w:tentative="1">
      <w:start w:val="1"/>
      <w:numFmt w:val="decimal"/>
      <w:lvlText w:val="%4."/>
      <w:lvlJc w:val="left"/>
      <w:pPr>
        <w:ind w:left="2805" w:hanging="360"/>
      </w:pPr>
    </w:lvl>
    <w:lvl w:ilvl="4" w:tplc="04090019" w:tentative="1">
      <w:start w:val="1"/>
      <w:numFmt w:val="lowerLetter"/>
      <w:lvlText w:val="%5."/>
      <w:lvlJc w:val="left"/>
      <w:pPr>
        <w:ind w:left="3525" w:hanging="360"/>
      </w:pPr>
    </w:lvl>
    <w:lvl w:ilvl="5" w:tplc="0409001B" w:tentative="1">
      <w:start w:val="1"/>
      <w:numFmt w:val="lowerRoman"/>
      <w:lvlText w:val="%6."/>
      <w:lvlJc w:val="right"/>
      <w:pPr>
        <w:ind w:left="4245" w:hanging="180"/>
      </w:pPr>
    </w:lvl>
    <w:lvl w:ilvl="6" w:tplc="0409000F" w:tentative="1">
      <w:start w:val="1"/>
      <w:numFmt w:val="decimal"/>
      <w:lvlText w:val="%7."/>
      <w:lvlJc w:val="left"/>
      <w:pPr>
        <w:ind w:left="4965" w:hanging="360"/>
      </w:pPr>
    </w:lvl>
    <w:lvl w:ilvl="7" w:tplc="04090019" w:tentative="1">
      <w:start w:val="1"/>
      <w:numFmt w:val="lowerLetter"/>
      <w:lvlText w:val="%8."/>
      <w:lvlJc w:val="left"/>
      <w:pPr>
        <w:ind w:left="5685" w:hanging="360"/>
      </w:pPr>
    </w:lvl>
    <w:lvl w:ilvl="8" w:tplc="0409001B" w:tentative="1">
      <w:start w:val="1"/>
      <w:numFmt w:val="lowerRoman"/>
      <w:lvlText w:val="%9."/>
      <w:lvlJc w:val="right"/>
      <w:pPr>
        <w:ind w:left="6405" w:hanging="180"/>
      </w:pPr>
    </w:lvl>
  </w:abstractNum>
  <w:abstractNum w:abstractNumId="38" w15:restartNumberingAfterBreak="0">
    <w:nsid w:val="5CF914DA"/>
    <w:multiLevelType w:val="hybridMultilevel"/>
    <w:tmpl w:val="9F7E54B8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9" w15:restartNumberingAfterBreak="0">
    <w:nsid w:val="605976DC"/>
    <w:multiLevelType w:val="hybridMultilevel"/>
    <w:tmpl w:val="D6D08DE4"/>
    <w:lvl w:ilvl="0" w:tplc="04090015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0C10E22"/>
    <w:multiLevelType w:val="hybridMultilevel"/>
    <w:tmpl w:val="048A70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63987790"/>
    <w:multiLevelType w:val="hybridMultilevel"/>
    <w:tmpl w:val="0186EBE8"/>
    <w:lvl w:ilvl="0" w:tplc="A490B79A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B8729A0C">
      <w:start w:val="1"/>
      <w:numFmt w:val="lowerLetter"/>
      <w:lvlText w:val="%2)"/>
      <w:lvlJc w:val="left"/>
      <w:pPr>
        <w:ind w:left="1506" w:hanging="360"/>
      </w:pPr>
      <w:rPr>
        <w:rFonts w:ascii="Times New Roman" w:eastAsiaTheme="minorHAnsi" w:hAnsi="Times New Roman" w:cs="Times New Roman"/>
      </w:rPr>
    </w:lvl>
    <w:lvl w:ilvl="2" w:tplc="0409001B">
      <w:start w:val="1"/>
      <w:numFmt w:val="lowerRoman"/>
      <w:lvlText w:val="%3."/>
      <w:lvlJc w:val="right"/>
      <w:pPr>
        <w:ind w:left="2226" w:hanging="180"/>
      </w:pPr>
    </w:lvl>
    <w:lvl w:ilvl="3" w:tplc="0409000F">
      <w:start w:val="1"/>
      <w:numFmt w:val="decimal"/>
      <w:lvlText w:val="%4."/>
      <w:lvlJc w:val="left"/>
      <w:pPr>
        <w:ind w:left="2946" w:hanging="360"/>
      </w:pPr>
    </w:lvl>
    <w:lvl w:ilvl="4" w:tplc="04090019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2" w15:restartNumberingAfterBreak="0">
    <w:nsid w:val="694426F5"/>
    <w:multiLevelType w:val="hybridMultilevel"/>
    <w:tmpl w:val="63E23B72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3" w15:restartNumberingAfterBreak="0">
    <w:nsid w:val="69D13ADA"/>
    <w:multiLevelType w:val="hybridMultilevel"/>
    <w:tmpl w:val="E0802982"/>
    <w:lvl w:ilvl="0" w:tplc="FFFFFFFF">
      <w:start w:val="1"/>
      <w:numFmt w:val="lowerLetter"/>
      <w:lvlText w:val="%1."/>
      <w:lvlJc w:val="left"/>
      <w:pPr>
        <w:ind w:left="1080" w:hanging="360"/>
      </w:p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4" w15:restartNumberingAfterBreak="0">
    <w:nsid w:val="6E033EA6"/>
    <w:multiLevelType w:val="hybridMultilevel"/>
    <w:tmpl w:val="D35CEF80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16A4F6F8">
      <w:start w:val="1"/>
      <w:numFmt w:val="lowerLetter"/>
      <w:lvlText w:val="%2)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2" w:tplc="733070AA">
      <w:start w:val="1"/>
      <w:numFmt w:val="upperLetter"/>
      <w:lvlText w:val="%3."/>
      <w:lvlJc w:val="left"/>
      <w:pPr>
        <w:ind w:left="2340" w:hanging="360"/>
      </w:pPr>
      <w:rPr>
        <w:rFonts w:hint="default"/>
      </w:rPr>
    </w:lvl>
    <w:lvl w:ilvl="3" w:tplc="CE46CFBE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 w:tplc="A066D76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0C57BE7"/>
    <w:multiLevelType w:val="hybridMultilevel"/>
    <w:tmpl w:val="C3007DE2"/>
    <w:lvl w:ilvl="0" w:tplc="3C9238DC">
      <w:start w:val="1"/>
      <w:numFmt w:val="lowerLetter"/>
      <w:lvlText w:val="%1)"/>
      <w:lvlJc w:val="left"/>
      <w:pPr>
        <w:ind w:left="786" w:hanging="360"/>
      </w:pPr>
      <w:rPr>
        <w:rFonts w:hint="default"/>
      </w:rPr>
    </w:lvl>
    <w:lvl w:ilvl="1" w:tplc="DAB4D7B6">
      <w:start w:val="1"/>
      <w:numFmt w:val="lowerLetter"/>
      <w:lvlText w:val="%2."/>
      <w:lvlJc w:val="left"/>
      <w:pPr>
        <w:ind w:left="1506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6" w15:restartNumberingAfterBreak="0">
    <w:nsid w:val="70F0650F"/>
    <w:multiLevelType w:val="hybridMultilevel"/>
    <w:tmpl w:val="71542716"/>
    <w:lvl w:ilvl="0" w:tplc="BBDA10E4">
      <w:start w:val="1"/>
      <w:numFmt w:val="decimal"/>
      <w:lvlText w:val="%1)"/>
      <w:lvlJc w:val="left"/>
      <w:pPr>
        <w:ind w:left="1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05" w:hanging="360"/>
      </w:pPr>
    </w:lvl>
    <w:lvl w:ilvl="2" w:tplc="0409001B" w:tentative="1">
      <w:start w:val="1"/>
      <w:numFmt w:val="lowerRoman"/>
      <w:lvlText w:val="%3."/>
      <w:lvlJc w:val="right"/>
      <w:pPr>
        <w:ind w:left="3225" w:hanging="180"/>
      </w:pPr>
    </w:lvl>
    <w:lvl w:ilvl="3" w:tplc="0409000F" w:tentative="1">
      <w:start w:val="1"/>
      <w:numFmt w:val="decimal"/>
      <w:lvlText w:val="%4."/>
      <w:lvlJc w:val="left"/>
      <w:pPr>
        <w:ind w:left="3945" w:hanging="360"/>
      </w:pPr>
    </w:lvl>
    <w:lvl w:ilvl="4" w:tplc="04090019" w:tentative="1">
      <w:start w:val="1"/>
      <w:numFmt w:val="lowerLetter"/>
      <w:lvlText w:val="%5."/>
      <w:lvlJc w:val="left"/>
      <w:pPr>
        <w:ind w:left="4665" w:hanging="360"/>
      </w:pPr>
    </w:lvl>
    <w:lvl w:ilvl="5" w:tplc="0409001B" w:tentative="1">
      <w:start w:val="1"/>
      <w:numFmt w:val="lowerRoman"/>
      <w:lvlText w:val="%6."/>
      <w:lvlJc w:val="right"/>
      <w:pPr>
        <w:ind w:left="5385" w:hanging="180"/>
      </w:pPr>
    </w:lvl>
    <w:lvl w:ilvl="6" w:tplc="0409000F" w:tentative="1">
      <w:start w:val="1"/>
      <w:numFmt w:val="decimal"/>
      <w:lvlText w:val="%7."/>
      <w:lvlJc w:val="left"/>
      <w:pPr>
        <w:ind w:left="6105" w:hanging="360"/>
      </w:pPr>
    </w:lvl>
    <w:lvl w:ilvl="7" w:tplc="04090019" w:tentative="1">
      <w:start w:val="1"/>
      <w:numFmt w:val="lowerLetter"/>
      <w:lvlText w:val="%8."/>
      <w:lvlJc w:val="left"/>
      <w:pPr>
        <w:ind w:left="6825" w:hanging="360"/>
      </w:pPr>
    </w:lvl>
    <w:lvl w:ilvl="8" w:tplc="0409001B" w:tentative="1">
      <w:start w:val="1"/>
      <w:numFmt w:val="lowerRoman"/>
      <w:lvlText w:val="%9."/>
      <w:lvlJc w:val="right"/>
      <w:pPr>
        <w:ind w:left="7545" w:hanging="180"/>
      </w:pPr>
    </w:lvl>
  </w:abstractNum>
  <w:abstractNum w:abstractNumId="47" w15:restartNumberingAfterBreak="0">
    <w:nsid w:val="71C56745"/>
    <w:multiLevelType w:val="hybridMultilevel"/>
    <w:tmpl w:val="32FC4E6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72655369"/>
    <w:multiLevelType w:val="hybridMultilevel"/>
    <w:tmpl w:val="7402F0D4"/>
    <w:lvl w:ilvl="0" w:tplc="C896A2AE">
      <w:start w:val="1"/>
      <w:numFmt w:val="decimal"/>
      <w:lvlText w:val="%1)"/>
      <w:lvlJc w:val="left"/>
      <w:pPr>
        <w:ind w:left="927" w:hanging="360"/>
      </w:pPr>
      <w:rPr>
        <w:rFonts w:hint="default"/>
      </w:rPr>
    </w:lvl>
    <w:lvl w:ilvl="1" w:tplc="9362875C">
      <w:start w:val="1"/>
      <w:numFmt w:val="lowerLetter"/>
      <w:lvlText w:val="%2."/>
      <w:lvlJc w:val="left"/>
      <w:pPr>
        <w:ind w:left="1647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49" w15:restartNumberingAfterBreak="0">
    <w:nsid w:val="759950F5"/>
    <w:multiLevelType w:val="hybridMultilevel"/>
    <w:tmpl w:val="82E28908"/>
    <w:lvl w:ilvl="0" w:tplc="990E243E">
      <w:start w:val="1"/>
      <w:numFmt w:val="lowerLetter"/>
      <w:lvlText w:val="%1."/>
      <w:lvlJc w:val="left"/>
      <w:pPr>
        <w:ind w:left="1070" w:hanging="360"/>
      </w:pPr>
      <w:rPr>
        <w:b w:val="0"/>
        <w:bCs/>
      </w:r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0" w15:restartNumberingAfterBreak="0">
    <w:nsid w:val="76055F60"/>
    <w:multiLevelType w:val="hybridMultilevel"/>
    <w:tmpl w:val="79A298B8"/>
    <w:lvl w:ilvl="0" w:tplc="B8ECDDC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1" w15:restartNumberingAfterBreak="0">
    <w:nsid w:val="788B4B94"/>
    <w:multiLevelType w:val="hybridMultilevel"/>
    <w:tmpl w:val="56CA13BA"/>
    <w:lvl w:ilvl="0" w:tplc="3809000F">
      <w:start w:val="1"/>
      <w:numFmt w:val="decimal"/>
      <w:lvlText w:val="%1."/>
      <w:lvlJc w:val="left"/>
      <w:pPr>
        <w:ind w:left="1080" w:hanging="360"/>
      </w:pPr>
      <w:rPr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2" w15:restartNumberingAfterBreak="0">
    <w:nsid w:val="797557A6"/>
    <w:multiLevelType w:val="hybridMultilevel"/>
    <w:tmpl w:val="8C38CF22"/>
    <w:lvl w:ilvl="0" w:tplc="D214C658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7CBB70C6"/>
    <w:multiLevelType w:val="hybridMultilevel"/>
    <w:tmpl w:val="A008F4D6"/>
    <w:lvl w:ilvl="0" w:tplc="001223BE">
      <w:start w:val="1"/>
      <w:numFmt w:val="decimal"/>
      <w:lvlText w:val="%1)"/>
      <w:lvlJc w:val="left"/>
      <w:pPr>
        <w:ind w:left="927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54" w15:restartNumberingAfterBreak="0">
    <w:nsid w:val="7E9A277D"/>
    <w:multiLevelType w:val="hybridMultilevel"/>
    <w:tmpl w:val="69B0FADA"/>
    <w:lvl w:ilvl="0" w:tplc="3DC8A9AC">
      <w:start w:val="1"/>
      <w:numFmt w:val="decimal"/>
      <w:lvlText w:val="%1."/>
      <w:lvlJc w:val="left"/>
      <w:pPr>
        <w:ind w:left="360" w:hanging="360"/>
      </w:pPr>
      <w:rPr>
        <w:color w:val="000000" w:themeColor="text1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5" w15:restartNumberingAfterBreak="0">
    <w:nsid w:val="7F813948"/>
    <w:multiLevelType w:val="hybridMultilevel"/>
    <w:tmpl w:val="80BE58EA"/>
    <w:lvl w:ilvl="0" w:tplc="D8E08D4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 w15:restartNumberingAfterBreak="0">
    <w:nsid w:val="7F90187D"/>
    <w:multiLevelType w:val="hybridMultilevel"/>
    <w:tmpl w:val="BCF82408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96D87B3E">
      <w:start w:val="1"/>
      <w:numFmt w:val="decimal"/>
      <w:lvlText w:val="%2)"/>
      <w:lvlJc w:val="left"/>
      <w:pPr>
        <w:ind w:left="1070" w:hanging="360"/>
      </w:pPr>
      <w:rPr>
        <w:rFonts w:hint="default"/>
        <w:i w:val="0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6948507">
    <w:abstractNumId w:val="7"/>
  </w:num>
  <w:num w:numId="2" w16cid:durableId="1983383341">
    <w:abstractNumId w:val="22"/>
  </w:num>
  <w:num w:numId="3" w16cid:durableId="590744324">
    <w:abstractNumId w:val="12"/>
  </w:num>
  <w:num w:numId="4" w16cid:durableId="1829974108">
    <w:abstractNumId w:val="53"/>
  </w:num>
  <w:num w:numId="5" w16cid:durableId="1952781149">
    <w:abstractNumId w:val="13"/>
  </w:num>
  <w:num w:numId="6" w16cid:durableId="2063672329">
    <w:abstractNumId w:val="46"/>
  </w:num>
  <w:num w:numId="7" w16cid:durableId="1044212022">
    <w:abstractNumId w:val="33"/>
  </w:num>
  <w:num w:numId="8" w16cid:durableId="2103065893">
    <w:abstractNumId w:val="9"/>
  </w:num>
  <w:num w:numId="9" w16cid:durableId="182089638">
    <w:abstractNumId w:val="47"/>
  </w:num>
  <w:num w:numId="10" w16cid:durableId="1892765418">
    <w:abstractNumId w:val="56"/>
  </w:num>
  <w:num w:numId="11" w16cid:durableId="1252620612">
    <w:abstractNumId w:val="45"/>
  </w:num>
  <w:num w:numId="12" w16cid:durableId="563178657">
    <w:abstractNumId w:val="48"/>
  </w:num>
  <w:num w:numId="13" w16cid:durableId="1551111632">
    <w:abstractNumId w:val="26"/>
  </w:num>
  <w:num w:numId="14" w16cid:durableId="325519593">
    <w:abstractNumId w:val="8"/>
  </w:num>
  <w:num w:numId="15" w16cid:durableId="815607930">
    <w:abstractNumId w:val="24"/>
  </w:num>
  <w:num w:numId="16" w16cid:durableId="1920866513">
    <w:abstractNumId w:val="41"/>
  </w:num>
  <w:num w:numId="17" w16cid:durableId="2116704358">
    <w:abstractNumId w:val="36"/>
  </w:num>
  <w:num w:numId="18" w16cid:durableId="1294360345">
    <w:abstractNumId w:val="14"/>
  </w:num>
  <w:num w:numId="19" w16cid:durableId="2117744965">
    <w:abstractNumId w:val="35"/>
  </w:num>
  <w:num w:numId="20" w16cid:durableId="36585949">
    <w:abstractNumId w:val="50"/>
  </w:num>
  <w:num w:numId="21" w16cid:durableId="1817724039">
    <w:abstractNumId w:val="1"/>
  </w:num>
  <w:num w:numId="22" w16cid:durableId="1681198403">
    <w:abstractNumId w:val="21"/>
  </w:num>
  <w:num w:numId="23" w16cid:durableId="699470696">
    <w:abstractNumId w:val="11"/>
  </w:num>
  <w:num w:numId="24" w16cid:durableId="413359670">
    <w:abstractNumId w:val="23"/>
  </w:num>
  <w:num w:numId="25" w16cid:durableId="108356259">
    <w:abstractNumId w:val="10"/>
  </w:num>
  <w:num w:numId="26" w16cid:durableId="2031299214">
    <w:abstractNumId w:val="49"/>
  </w:num>
  <w:num w:numId="27" w16cid:durableId="396054376">
    <w:abstractNumId w:val="42"/>
  </w:num>
  <w:num w:numId="28" w16cid:durableId="590699860">
    <w:abstractNumId w:val="38"/>
  </w:num>
  <w:num w:numId="29" w16cid:durableId="135883039">
    <w:abstractNumId w:val="17"/>
  </w:num>
  <w:num w:numId="30" w16cid:durableId="2124877292">
    <w:abstractNumId w:val="30"/>
  </w:num>
  <w:num w:numId="31" w16cid:durableId="1805461948">
    <w:abstractNumId w:val="55"/>
  </w:num>
  <w:num w:numId="32" w16cid:durableId="587807002">
    <w:abstractNumId w:val="15"/>
  </w:num>
  <w:num w:numId="33" w16cid:durableId="225334298">
    <w:abstractNumId w:val="34"/>
  </w:num>
  <w:num w:numId="34" w16cid:durableId="1725833394">
    <w:abstractNumId w:val="51"/>
  </w:num>
  <w:num w:numId="35" w16cid:durableId="1376007367">
    <w:abstractNumId w:val="31"/>
  </w:num>
  <w:num w:numId="36" w16cid:durableId="677272751">
    <w:abstractNumId w:val="27"/>
  </w:num>
  <w:num w:numId="37" w16cid:durableId="737358714">
    <w:abstractNumId w:val="5"/>
  </w:num>
  <w:num w:numId="38" w16cid:durableId="662852708">
    <w:abstractNumId w:val="5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9" w16cid:durableId="438793394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 w16cid:durableId="228879672">
    <w:abstractNumId w:val="40"/>
  </w:num>
  <w:num w:numId="41" w16cid:durableId="1396397955">
    <w:abstractNumId w:val="0"/>
  </w:num>
  <w:num w:numId="42" w16cid:durableId="401298934">
    <w:abstractNumId w:val="37"/>
  </w:num>
  <w:num w:numId="43" w16cid:durableId="1235698242">
    <w:abstractNumId w:val="44"/>
  </w:num>
  <w:num w:numId="44" w16cid:durableId="761071931">
    <w:abstractNumId w:val="39"/>
  </w:num>
  <w:num w:numId="45" w16cid:durableId="962921510">
    <w:abstractNumId w:val="28"/>
  </w:num>
  <w:num w:numId="46" w16cid:durableId="344669284">
    <w:abstractNumId w:val="6"/>
  </w:num>
  <w:num w:numId="47" w16cid:durableId="404689386">
    <w:abstractNumId w:val="25"/>
  </w:num>
  <w:num w:numId="48" w16cid:durableId="592014126">
    <w:abstractNumId w:val="18"/>
  </w:num>
  <w:num w:numId="49" w16cid:durableId="2119136579">
    <w:abstractNumId w:val="4"/>
  </w:num>
  <w:num w:numId="50" w16cid:durableId="18506652">
    <w:abstractNumId w:val="19"/>
  </w:num>
  <w:num w:numId="51" w16cid:durableId="544222953">
    <w:abstractNumId w:val="54"/>
  </w:num>
  <w:num w:numId="52" w16cid:durableId="835456733">
    <w:abstractNumId w:val="29"/>
  </w:num>
  <w:num w:numId="53" w16cid:durableId="1608586603">
    <w:abstractNumId w:val="16"/>
  </w:num>
  <w:num w:numId="54" w16cid:durableId="855391444">
    <w:abstractNumId w:val="20"/>
  </w:num>
  <w:num w:numId="55" w16cid:durableId="712536215">
    <w:abstractNumId w:val="32"/>
  </w:num>
  <w:num w:numId="56" w16cid:durableId="2061977643">
    <w:abstractNumId w:val="43"/>
  </w:num>
  <w:num w:numId="57" w16cid:durableId="50736047">
    <w:abstractNumId w:val="3"/>
  </w:num>
  <w:numIdMacAtCleanup w:val="5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hideSpellingError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40094"/>
    <w:rsid w:val="00002543"/>
    <w:rsid w:val="00006396"/>
    <w:rsid w:val="00010B17"/>
    <w:rsid w:val="0002026C"/>
    <w:rsid w:val="000202E7"/>
    <w:rsid w:val="000218C0"/>
    <w:rsid w:val="00030EE8"/>
    <w:rsid w:val="000360E7"/>
    <w:rsid w:val="00052B2C"/>
    <w:rsid w:val="00053026"/>
    <w:rsid w:val="000531EC"/>
    <w:rsid w:val="00056A81"/>
    <w:rsid w:val="00056EE3"/>
    <w:rsid w:val="00063ED3"/>
    <w:rsid w:val="00070C00"/>
    <w:rsid w:val="000732BD"/>
    <w:rsid w:val="00074FD1"/>
    <w:rsid w:val="00080B3B"/>
    <w:rsid w:val="00082E69"/>
    <w:rsid w:val="000857F0"/>
    <w:rsid w:val="00094E1D"/>
    <w:rsid w:val="000A38E2"/>
    <w:rsid w:val="000A5107"/>
    <w:rsid w:val="000A6BAA"/>
    <w:rsid w:val="000C1788"/>
    <w:rsid w:val="000D7A25"/>
    <w:rsid w:val="000E67C6"/>
    <w:rsid w:val="000E726A"/>
    <w:rsid w:val="000F332F"/>
    <w:rsid w:val="001020C7"/>
    <w:rsid w:val="001045AC"/>
    <w:rsid w:val="0011324C"/>
    <w:rsid w:val="001152B4"/>
    <w:rsid w:val="00122E30"/>
    <w:rsid w:val="00124FEC"/>
    <w:rsid w:val="00125D66"/>
    <w:rsid w:val="001344DC"/>
    <w:rsid w:val="00143ED1"/>
    <w:rsid w:val="001445F3"/>
    <w:rsid w:val="00152136"/>
    <w:rsid w:val="001535DB"/>
    <w:rsid w:val="001626CE"/>
    <w:rsid w:val="00167F93"/>
    <w:rsid w:val="00171225"/>
    <w:rsid w:val="0017344C"/>
    <w:rsid w:val="001740F7"/>
    <w:rsid w:val="00176C32"/>
    <w:rsid w:val="00185C8F"/>
    <w:rsid w:val="00187C8C"/>
    <w:rsid w:val="001902A2"/>
    <w:rsid w:val="00191BAB"/>
    <w:rsid w:val="00194A76"/>
    <w:rsid w:val="001A1907"/>
    <w:rsid w:val="001A1CD5"/>
    <w:rsid w:val="001B6296"/>
    <w:rsid w:val="001C15E8"/>
    <w:rsid w:val="001E5A74"/>
    <w:rsid w:val="001F18D5"/>
    <w:rsid w:val="001F2F8C"/>
    <w:rsid w:val="001F51CC"/>
    <w:rsid w:val="001F6A61"/>
    <w:rsid w:val="001F6ECC"/>
    <w:rsid w:val="002014E2"/>
    <w:rsid w:val="00201FAD"/>
    <w:rsid w:val="00203320"/>
    <w:rsid w:val="00210AE0"/>
    <w:rsid w:val="0021357F"/>
    <w:rsid w:val="00220622"/>
    <w:rsid w:val="0022205E"/>
    <w:rsid w:val="0022276B"/>
    <w:rsid w:val="0022306A"/>
    <w:rsid w:val="002250C8"/>
    <w:rsid w:val="00226ADA"/>
    <w:rsid w:val="00231FAA"/>
    <w:rsid w:val="002327E8"/>
    <w:rsid w:val="00236103"/>
    <w:rsid w:val="00236D5E"/>
    <w:rsid w:val="00240ABD"/>
    <w:rsid w:val="002416F8"/>
    <w:rsid w:val="00242100"/>
    <w:rsid w:val="002428F8"/>
    <w:rsid w:val="00264E8F"/>
    <w:rsid w:val="00265D68"/>
    <w:rsid w:val="0026777A"/>
    <w:rsid w:val="00270B0B"/>
    <w:rsid w:val="00283EF9"/>
    <w:rsid w:val="0028675F"/>
    <w:rsid w:val="00295621"/>
    <w:rsid w:val="002A4FA0"/>
    <w:rsid w:val="002B540D"/>
    <w:rsid w:val="002B60B4"/>
    <w:rsid w:val="002D1E78"/>
    <w:rsid w:val="002E0AED"/>
    <w:rsid w:val="002E0F9D"/>
    <w:rsid w:val="002E3DC8"/>
    <w:rsid w:val="002F573A"/>
    <w:rsid w:val="002F6039"/>
    <w:rsid w:val="002F6E67"/>
    <w:rsid w:val="00301900"/>
    <w:rsid w:val="00306AE7"/>
    <w:rsid w:val="0030726A"/>
    <w:rsid w:val="0032294F"/>
    <w:rsid w:val="00322E11"/>
    <w:rsid w:val="00323FFB"/>
    <w:rsid w:val="00330C74"/>
    <w:rsid w:val="003319B2"/>
    <w:rsid w:val="00334BE0"/>
    <w:rsid w:val="00335DE5"/>
    <w:rsid w:val="00342964"/>
    <w:rsid w:val="00343600"/>
    <w:rsid w:val="0035590A"/>
    <w:rsid w:val="003651B6"/>
    <w:rsid w:val="0037227C"/>
    <w:rsid w:val="003729AB"/>
    <w:rsid w:val="003776FE"/>
    <w:rsid w:val="00384875"/>
    <w:rsid w:val="003906ED"/>
    <w:rsid w:val="0039625C"/>
    <w:rsid w:val="0039718D"/>
    <w:rsid w:val="003A738C"/>
    <w:rsid w:val="003C6671"/>
    <w:rsid w:val="003C742E"/>
    <w:rsid w:val="003D3C91"/>
    <w:rsid w:val="003E5C6D"/>
    <w:rsid w:val="003F2903"/>
    <w:rsid w:val="00405D37"/>
    <w:rsid w:val="0041351B"/>
    <w:rsid w:val="0041423F"/>
    <w:rsid w:val="00417537"/>
    <w:rsid w:val="00420B5C"/>
    <w:rsid w:val="00424A44"/>
    <w:rsid w:val="00424EED"/>
    <w:rsid w:val="00425E34"/>
    <w:rsid w:val="00426496"/>
    <w:rsid w:val="004362E8"/>
    <w:rsid w:val="0043772D"/>
    <w:rsid w:val="004424A8"/>
    <w:rsid w:val="00444D3A"/>
    <w:rsid w:val="00455307"/>
    <w:rsid w:val="004607DA"/>
    <w:rsid w:val="004623BA"/>
    <w:rsid w:val="00463825"/>
    <w:rsid w:val="004662A3"/>
    <w:rsid w:val="00466F41"/>
    <w:rsid w:val="0047200C"/>
    <w:rsid w:val="004808BA"/>
    <w:rsid w:val="0049501E"/>
    <w:rsid w:val="00496D00"/>
    <w:rsid w:val="004B0E1D"/>
    <w:rsid w:val="004C7B91"/>
    <w:rsid w:val="004D0581"/>
    <w:rsid w:val="004D3592"/>
    <w:rsid w:val="004D76BB"/>
    <w:rsid w:val="004E17BB"/>
    <w:rsid w:val="004E1DEA"/>
    <w:rsid w:val="004E2CDA"/>
    <w:rsid w:val="004F45A6"/>
    <w:rsid w:val="005026AA"/>
    <w:rsid w:val="00503492"/>
    <w:rsid w:val="00505F0F"/>
    <w:rsid w:val="00507226"/>
    <w:rsid w:val="0050749B"/>
    <w:rsid w:val="00513290"/>
    <w:rsid w:val="005226C1"/>
    <w:rsid w:val="005246F6"/>
    <w:rsid w:val="0052566E"/>
    <w:rsid w:val="0052724A"/>
    <w:rsid w:val="00544DDC"/>
    <w:rsid w:val="0054745C"/>
    <w:rsid w:val="00547BC1"/>
    <w:rsid w:val="00561867"/>
    <w:rsid w:val="00566ACE"/>
    <w:rsid w:val="00566E6B"/>
    <w:rsid w:val="00570F1E"/>
    <w:rsid w:val="00571595"/>
    <w:rsid w:val="00572086"/>
    <w:rsid w:val="00573583"/>
    <w:rsid w:val="005925E9"/>
    <w:rsid w:val="00593D5E"/>
    <w:rsid w:val="00595F64"/>
    <w:rsid w:val="005A1009"/>
    <w:rsid w:val="005A28FC"/>
    <w:rsid w:val="005A38B0"/>
    <w:rsid w:val="005B3315"/>
    <w:rsid w:val="005B4A14"/>
    <w:rsid w:val="005B62E3"/>
    <w:rsid w:val="005D2979"/>
    <w:rsid w:val="005E0540"/>
    <w:rsid w:val="005E1CBB"/>
    <w:rsid w:val="005E3062"/>
    <w:rsid w:val="005F136D"/>
    <w:rsid w:val="005F3F4D"/>
    <w:rsid w:val="0061244C"/>
    <w:rsid w:val="0061279C"/>
    <w:rsid w:val="0062215F"/>
    <w:rsid w:val="006263FA"/>
    <w:rsid w:val="00635CFA"/>
    <w:rsid w:val="006415B4"/>
    <w:rsid w:val="00643EE3"/>
    <w:rsid w:val="00645F9D"/>
    <w:rsid w:val="00647BCB"/>
    <w:rsid w:val="00654530"/>
    <w:rsid w:val="00675FDE"/>
    <w:rsid w:val="00682CC6"/>
    <w:rsid w:val="00683104"/>
    <w:rsid w:val="006907D9"/>
    <w:rsid w:val="006927A5"/>
    <w:rsid w:val="006A28E3"/>
    <w:rsid w:val="006A64F3"/>
    <w:rsid w:val="006A71C2"/>
    <w:rsid w:val="006B0857"/>
    <w:rsid w:val="006C7D1A"/>
    <w:rsid w:val="006D72B7"/>
    <w:rsid w:val="006E6226"/>
    <w:rsid w:val="006F0CA8"/>
    <w:rsid w:val="006F49B0"/>
    <w:rsid w:val="006F65B9"/>
    <w:rsid w:val="006F68B5"/>
    <w:rsid w:val="00702514"/>
    <w:rsid w:val="007072E7"/>
    <w:rsid w:val="00712ECA"/>
    <w:rsid w:val="007137CC"/>
    <w:rsid w:val="00716C34"/>
    <w:rsid w:val="00716F38"/>
    <w:rsid w:val="00717339"/>
    <w:rsid w:val="0072389A"/>
    <w:rsid w:val="00723EC3"/>
    <w:rsid w:val="00725455"/>
    <w:rsid w:val="007375C2"/>
    <w:rsid w:val="00740094"/>
    <w:rsid w:val="00753875"/>
    <w:rsid w:val="00753C4D"/>
    <w:rsid w:val="007632C9"/>
    <w:rsid w:val="00764204"/>
    <w:rsid w:val="007772A2"/>
    <w:rsid w:val="007801CE"/>
    <w:rsid w:val="00782535"/>
    <w:rsid w:val="007831DA"/>
    <w:rsid w:val="0079212D"/>
    <w:rsid w:val="007946F1"/>
    <w:rsid w:val="007A5241"/>
    <w:rsid w:val="007B306E"/>
    <w:rsid w:val="007D7A62"/>
    <w:rsid w:val="007E6C3C"/>
    <w:rsid w:val="007F6382"/>
    <w:rsid w:val="008009A2"/>
    <w:rsid w:val="00805CBD"/>
    <w:rsid w:val="008110E6"/>
    <w:rsid w:val="00813E0B"/>
    <w:rsid w:val="00823E6D"/>
    <w:rsid w:val="00824A02"/>
    <w:rsid w:val="00841A87"/>
    <w:rsid w:val="00841D21"/>
    <w:rsid w:val="00842458"/>
    <w:rsid w:val="008438C1"/>
    <w:rsid w:val="00844D94"/>
    <w:rsid w:val="008513DE"/>
    <w:rsid w:val="00855AE2"/>
    <w:rsid w:val="00863279"/>
    <w:rsid w:val="00865E3A"/>
    <w:rsid w:val="00865F65"/>
    <w:rsid w:val="00872E59"/>
    <w:rsid w:val="00884735"/>
    <w:rsid w:val="00893A14"/>
    <w:rsid w:val="00893C2E"/>
    <w:rsid w:val="008A4445"/>
    <w:rsid w:val="008A734E"/>
    <w:rsid w:val="008B49AA"/>
    <w:rsid w:val="008B626D"/>
    <w:rsid w:val="008C3E0A"/>
    <w:rsid w:val="008C5941"/>
    <w:rsid w:val="008C7489"/>
    <w:rsid w:val="008D0F60"/>
    <w:rsid w:val="008D1E51"/>
    <w:rsid w:val="008D4821"/>
    <w:rsid w:val="008D67A2"/>
    <w:rsid w:val="008E0DD6"/>
    <w:rsid w:val="008E1748"/>
    <w:rsid w:val="008E3A6C"/>
    <w:rsid w:val="008E3B05"/>
    <w:rsid w:val="008E66C2"/>
    <w:rsid w:val="00900D48"/>
    <w:rsid w:val="00901624"/>
    <w:rsid w:val="0090351F"/>
    <w:rsid w:val="00914E64"/>
    <w:rsid w:val="00916301"/>
    <w:rsid w:val="009235DF"/>
    <w:rsid w:val="00930FC7"/>
    <w:rsid w:val="00931799"/>
    <w:rsid w:val="0093480B"/>
    <w:rsid w:val="009436EB"/>
    <w:rsid w:val="00946696"/>
    <w:rsid w:val="00950016"/>
    <w:rsid w:val="00950282"/>
    <w:rsid w:val="00953422"/>
    <w:rsid w:val="0095645D"/>
    <w:rsid w:val="009642E3"/>
    <w:rsid w:val="009744DE"/>
    <w:rsid w:val="00975094"/>
    <w:rsid w:val="0098143C"/>
    <w:rsid w:val="009867A7"/>
    <w:rsid w:val="00987A32"/>
    <w:rsid w:val="0099264F"/>
    <w:rsid w:val="00992BF5"/>
    <w:rsid w:val="00996CA0"/>
    <w:rsid w:val="00996D8C"/>
    <w:rsid w:val="009A399F"/>
    <w:rsid w:val="009A39AF"/>
    <w:rsid w:val="009A600A"/>
    <w:rsid w:val="009B43CA"/>
    <w:rsid w:val="009B53C7"/>
    <w:rsid w:val="009B7C4A"/>
    <w:rsid w:val="009C2E94"/>
    <w:rsid w:val="009D3424"/>
    <w:rsid w:val="009D3CD7"/>
    <w:rsid w:val="009E06BD"/>
    <w:rsid w:val="009E1C89"/>
    <w:rsid w:val="009E20AA"/>
    <w:rsid w:val="009E3CB0"/>
    <w:rsid w:val="009E42AC"/>
    <w:rsid w:val="009F3088"/>
    <w:rsid w:val="00A005A2"/>
    <w:rsid w:val="00A12C29"/>
    <w:rsid w:val="00A14089"/>
    <w:rsid w:val="00A15481"/>
    <w:rsid w:val="00A1743E"/>
    <w:rsid w:val="00A24FCA"/>
    <w:rsid w:val="00A273C1"/>
    <w:rsid w:val="00A3433A"/>
    <w:rsid w:val="00A45936"/>
    <w:rsid w:val="00A465D1"/>
    <w:rsid w:val="00A51193"/>
    <w:rsid w:val="00A54003"/>
    <w:rsid w:val="00A54200"/>
    <w:rsid w:val="00A5578F"/>
    <w:rsid w:val="00A56F4A"/>
    <w:rsid w:val="00A57120"/>
    <w:rsid w:val="00A60AC8"/>
    <w:rsid w:val="00A61583"/>
    <w:rsid w:val="00A66D41"/>
    <w:rsid w:val="00A72669"/>
    <w:rsid w:val="00A75B2F"/>
    <w:rsid w:val="00A835C1"/>
    <w:rsid w:val="00A83FA0"/>
    <w:rsid w:val="00A87152"/>
    <w:rsid w:val="00A961D8"/>
    <w:rsid w:val="00A9728F"/>
    <w:rsid w:val="00AA29AE"/>
    <w:rsid w:val="00AB3245"/>
    <w:rsid w:val="00AC2F81"/>
    <w:rsid w:val="00AC3F73"/>
    <w:rsid w:val="00AC5C82"/>
    <w:rsid w:val="00AD2381"/>
    <w:rsid w:val="00AD2DE4"/>
    <w:rsid w:val="00AE15FB"/>
    <w:rsid w:val="00AE6227"/>
    <w:rsid w:val="00AE67F9"/>
    <w:rsid w:val="00AE7F76"/>
    <w:rsid w:val="00AF19E1"/>
    <w:rsid w:val="00AF24E1"/>
    <w:rsid w:val="00AF285C"/>
    <w:rsid w:val="00AF5218"/>
    <w:rsid w:val="00AF79D3"/>
    <w:rsid w:val="00B03BAD"/>
    <w:rsid w:val="00B139F8"/>
    <w:rsid w:val="00B231E9"/>
    <w:rsid w:val="00B3077F"/>
    <w:rsid w:val="00B3162B"/>
    <w:rsid w:val="00B3320D"/>
    <w:rsid w:val="00B363F3"/>
    <w:rsid w:val="00B433FC"/>
    <w:rsid w:val="00B44D7F"/>
    <w:rsid w:val="00B46AF2"/>
    <w:rsid w:val="00B5041E"/>
    <w:rsid w:val="00B526AE"/>
    <w:rsid w:val="00B52B4E"/>
    <w:rsid w:val="00B76107"/>
    <w:rsid w:val="00B7621B"/>
    <w:rsid w:val="00B80432"/>
    <w:rsid w:val="00B811B4"/>
    <w:rsid w:val="00B903E2"/>
    <w:rsid w:val="00B91981"/>
    <w:rsid w:val="00BA2522"/>
    <w:rsid w:val="00BB2D9A"/>
    <w:rsid w:val="00BC3792"/>
    <w:rsid w:val="00BD6577"/>
    <w:rsid w:val="00BE06B5"/>
    <w:rsid w:val="00BE2827"/>
    <w:rsid w:val="00BE7731"/>
    <w:rsid w:val="00BF4669"/>
    <w:rsid w:val="00BF4C02"/>
    <w:rsid w:val="00C07673"/>
    <w:rsid w:val="00C07F1E"/>
    <w:rsid w:val="00C307A9"/>
    <w:rsid w:val="00C30DA7"/>
    <w:rsid w:val="00C3714B"/>
    <w:rsid w:val="00C4256F"/>
    <w:rsid w:val="00C50410"/>
    <w:rsid w:val="00C517CD"/>
    <w:rsid w:val="00C56218"/>
    <w:rsid w:val="00C5686B"/>
    <w:rsid w:val="00C677CA"/>
    <w:rsid w:val="00C7196F"/>
    <w:rsid w:val="00C71B9B"/>
    <w:rsid w:val="00C76BD5"/>
    <w:rsid w:val="00C81062"/>
    <w:rsid w:val="00C82CB7"/>
    <w:rsid w:val="00CA3316"/>
    <w:rsid w:val="00CA3799"/>
    <w:rsid w:val="00CA7032"/>
    <w:rsid w:val="00CB28D6"/>
    <w:rsid w:val="00CC37D0"/>
    <w:rsid w:val="00CC3C33"/>
    <w:rsid w:val="00CF1361"/>
    <w:rsid w:val="00CF3E37"/>
    <w:rsid w:val="00D01F09"/>
    <w:rsid w:val="00D03984"/>
    <w:rsid w:val="00D128A7"/>
    <w:rsid w:val="00D16352"/>
    <w:rsid w:val="00D32900"/>
    <w:rsid w:val="00D34B6D"/>
    <w:rsid w:val="00D41020"/>
    <w:rsid w:val="00D4246B"/>
    <w:rsid w:val="00D43862"/>
    <w:rsid w:val="00D53888"/>
    <w:rsid w:val="00D563C6"/>
    <w:rsid w:val="00D61888"/>
    <w:rsid w:val="00D62E24"/>
    <w:rsid w:val="00D653F6"/>
    <w:rsid w:val="00D67CF1"/>
    <w:rsid w:val="00D7007A"/>
    <w:rsid w:val="00D75842"/>
    <w:rsid w:val="00D81073"/>
    <w:rsid w:val="00D82A2D"/>
    <w:rsid w:val="00D907B9"/>
    <w:rsid w:val="00D91691"/>
    <w:rsid w:val="00D924EB"/>
    <w:rsid w:val="00D92F02"/>
    <w:rsid w:val="00D942BE"/>
    <w:rsid w:val="00DA51BF"/>
    <w:rsid w:val="00DB02A4"/>
    <w:rsid w:val="00DB0C06"/>
    <w:rsid w:val="00DC5A0D"/>
    <w:rsid w:val="00DD0FF5"/>
    <w:rsid w:val="00DD2D10"/>
    <w:rsid w:val="00DE0EE6"/>
    <w:rsid w:val="00DF5995"/>
    <w:rsid w:val="00DF5B11"/>
    <w:rsid w:val="00E06FAF"/>
    <w:rsid w:val="00E21FF6"/>
    <w:rsid w:val="00E2298B"/>
    <w:rsid w:val="00E27304"/>
    <w:rsid w:val="00E351FC"/>
    <w:rsid w:val="00E416A1"/>
    <w:rsid w:val="00E54F5D"/>
    <w:rsid w:val="00E5634E"/>
    <w:rsid w:val="00E65B61"/>
    <w:rsid w:val="00E678FE"/>
    <w:rsid w:val="00E97042"/>
    <w:rsid w:val="00EA0B21"/>
    <w:rsid w:val="00EA5CEA"/>
    <w:rsid w:val="00EB2002"/>
    <w:rsid w:val="00ED1792"/>
    <w:rsid w:val="00ED3DC6"/>
    <w:rsid w:val="00ED7D22"/>
    <w:rsid w:val="00EE23A3"/>
    <w:rsid w:val="00EF2009"/>
    <w:rsid w:val="00EF363F"/>
    <w:rsid w:val="00EF3AFE"/>
    <w:rsid w:val="00EF4AE9"/>
    <w:rsid w:val="00EF6E25"/>
    <w:rsid w:val="00EF76D3"/>
    <w:rsid w:val="00EF7F12"/>
    <w:rsid w:val="00F14E3A"/>
    <w:rsid w:val="00F173A5"/>
    <w:rsid w:val="00F22B89"/>
    <w:rsid w:val="00F25DEB"/>
    <w:rsid w:val="00F3338A"/>
    <w:rsid w:val="00F3645E"/>
    <w:rsid w:val="00F44CC0"/>
    <w:rsid w:val="00F51FC5"/>
    <w:rsid w:val="00F5425B"/>
    <w:rsid w:val="00F6112F"/>
    <w:rsid w:val="00F706E3"/>
    <w:rsid w:val="00F70C30"/>
    <w:rsid w:val="00F723F8"/>
    <w:rsid w:val="00F82380"/>
    <w:rsid w:val="00F8795C"/>
    <w:rsid w:val="00FA0E78"/>
    <w:rsid w:val="00FA2C8C"/>
    <w:rsid w:val="00FA775B"/>
    <w:rsid w:val="00FA7FBF"/>
    <w:rsid w:val="00FB1E3F"/>
    <w:rsid w:val="00FB46A8"/>
    <w:rsid w:val="00FB58F9"/>
    <w:rsid w:val="00FC0273"/>
    <w:rsid w:val="00FD6708"/>
    <w:rsid w:val="00FD7F9B"/>
    <w:rsid w:val="00FE629A"/>
    <w:rsid w:val="00FF263B"/>
    <w:rsid w:val="00FF3930"/>
    <w:rsid w:val="00FF48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4ADE0BBF"/>
  <w15:docId w15:val="{720B92C1-CE16-4E2E-84D2-41DC50308B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 w:qFormat="1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1" w:unhideWhenUsed="1"/>
    <w:lsdException w:name="toc 2" w:semiHidden="1" w:uiPriority="1" w:unhideWhenUsed="1"/>
    <w:lsdException w:name="toc 3" w:semiHidden="1" w:uiPriority="1" w:unhideWhenUsed="1" w:qFormat="1"/>
    <w:lsdException w:name="toc 4" w:semiHidden="1" w:uiPriority="1" w:unhideWhenUsed="1" w:qFormat="1"/>
    <w:lsdException w:name="toc 5" w:semiHidden="1" w:uiPriority="1" w:unhideWhenUsed="1" w:qFormat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953422"/>
  </w:style>
  <w:style w:type="paragraph" w:styleId="Heading1">
    <w:name w:val="heading 1"/>
    <w:basedOn w:val="Normal"/>
    <w:next w:val="Normal"/>
    <w:link w:val="Heading1Char"/>
    <w:uiPriority w:val="9"/>
    <w:qFormat/>
    <w:rsid w:val="00740094"/>
    <w:pPr>
      <w:widowControl w:val="0"/>
      <w:autoSpaceDE w:val="0"/>
      <w:autoSpaceDN w:val="0"/>
      <w:spacing w:after="0" w:line="240" w:lineRule="auto"/>
      <w:ind w:left="1429"/>
      <w:jc w:val="both"/>
      <w:outlineLvl w:val="0"/>
    </w:pPr>
    <w:rPr>
      <w:rFonts w:ascii="Times New Roman" w:eastAsia="Times New Roman" w:hAnsi="Times New Roman" w:cs="Times New Roman"/>
      <w:b/>
      <w:bCs/>
      <w:kern w:val="0"/>
      <w:sz w:val="24"/>
      <w:szCs w:val="24"/>
      <w14:ligatures w14:val="none"/>
    </w:rPr>
  </w:style>
  <w:style w:type="paragraph" w:styleId="Heading2">
    <w:name w:val="heading 2"/>
    <w:basedOn w:val="Normal"/>
    <w:next w:val="Normal"/>
    <w:link w:val="Heading2Char"/>
    <w:uiPriority w:val="9"/>
    <w:unhideWhenUsed/>
    <w:rsid w:val="00F173A5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Body of text+1,Body of text+2,Body of text+3,List Paragraph11,sub de titre 4,ANNEX,List Paragraph111,List Paragraph2,List Paragraph1111,List Paragraph21,List Paragraph211,List Paragraph3,List Paragraph2111,Ta"/>
    <w:basedOn w:val="Normal"/>
    <w:link w:val="ListParagraphChar"/>
    <w:uiPriority w:val="34"/>
    <w:qFormat/>
    <w:rsid w:val="00740094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qFormat/>
    <w:rsid w:val="00740094"/>
    <w:rPr>
      <w:rFonts w:ascii="Times New Roman" w:eastAsia="Times New Roman" w:hAnsi="Times New Roman" w:cs="Times New Roman"/>
      <w:b/>
      <w:bCs/>
      <w:kern w:val="0"/>
      <w:sz w:val="24"/>
      <w:szCs w:val="24"/>
      <w14:ligatures w14:val="none"/>
    </w:rPr>
  </w:style>
  <w:style w:type="paragraph" w:styleId="BodyText">
    <w:name w:val="Body Text"/>
    <w:basedOn w:val="Normal"/>
    <w:link w:val="BodyTextChar"/>
    <w:uiPriority w:val="1"/>
    <w:rsid w:val="00740094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character" w:customStyle="1" w:styleId="BodyTextChar">
    <w:name w:val="Body Text Char"/>
    <w:basedOn w:val="DefaultParagraphFont"/>
    <w:link w:val="BodyText"/>
    <w:uiPriority w:val="1"/>
    <w:rsid w:val="00740094"/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paragraph" w:styleId="TOC1">
    <w:name w:val="toc 1"/>
    <w:basedOn w:val="Normal"/>
    <w:next w:val="Normal"/>
    <w:uiPriority w:val="1"/>
    <w:rsid w:val="00740094"/>
    <w:pPr>
      <w:widowControl w:val="0"/>
      <w:autoSpaceDE w:val="0"/>
      <w:autoSpaceDN w:val="0"/>
      <w:spacing w:before="263" w:after="0" w:line="240" w:lineRule="auto"/>
      <w:ind w:left="246"/>
      <w:jc w:val="center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paragraph" w:styleId="TOC2">
    <w:name w:val="toc 2"/>
    <w:basedOn w:val="Normal"/>
    <w:next w:val="Normal"/>
    <w:uiPriority w:val="1"/>
    <w:rsid w:val="00740094"/>
    <w:pPr>
      <w:widowControl w:val="0"/>
      <w:autoSpaceDE w:val="0"/>
      <w:autoSpaceDN w:val="0"/>
      <w:spacing w:before="262" w:after="0" w:line="240" w:lineRule="auto"/>
      <w:ind w:left="1151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paragraph" w:styleId="TOC3">
    <w:name w:val="toc 3"/>
    <w:basedOn w:val="Normal"/>
    <w:next w:val="Normal"/>
    <w:uiPriority w:val="1"/>
    <w:qFormat/>
    <w:rsid w:val="00740094"/>
    <w:pPr>
      <w:widowControl w:val="0"/>
      <w:autoSpaceDE w:val="0"/>
      <w:autoSpaceDN w:val="0"/>
      <w:spacing w:before="142" w:after="0" w:line="240" w:lineRule="auto"/>
      <w:ind w:left="1809" w:hanging="442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paragraph" w:styleId="TOC4">
    <w:name w:val="toc 4"/>
    <w:basedOn w:val="Normal"/>
    <w:next w:val="Normal"/>
    <w:uiPriority w:val="1"/>
    <w:qFormat/>
    <w:rsid w:val="00740094"/>
    <w:pPr>
      <w:widowControl w:val="0"/>
      <w:autoSpaceDE w:val="0"/>
      <w:autoSpaceDN w:val="0"/>
      <w:spacing w:before="21" w:after="0" w:line="240" w:lineRule="auto"/>
      <w:ind w:left="2030" w:hanging="448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paragraph" w:styleId="TOC5">
    <w:name w:val="toc 5"/>
    <w:basedOn w:val="Normal"/>
    <w:next w:val="Normal"/>
    <w:uiPriority w:val="1"/>
    <w:qFormat/>
    <w:rsid w:val="00740094"/>
    <w:pPr>
      <w:widowControl w:val="0"/>
      <w:autoSpaceDE w:val="0"/>
      <w:autoSpaceDN w:val="0"/>
      <w:spacing w:before="22" w:after="0" w:line="240" w:lineRule="auto"/>
      <w:ind w:left="2030" w:hanging="448"/>
    </w:pPr>
    <w:rPr>
      <w:rFonts w:ascii="Times New Roman" w:eastAsia="Times New Roman" w:hAnsi="Times New Roman" w:cs="Times New Roman"/>
      <w:i/>
      <w:iCs/>
      <w:kern w:val="0"/>
      <w:sz w:val="24"/>
      <w:szCs w:val="24"/>
      <w14:ligatures w14:val="none"/>
    </w:rPr>
  </w:style>
  <w:style w:type="paragraph" w:customStyle="1" w:styleId="TableParagraph">
    <w:name w:val="Table Paragraph"/>
    <w:basedOn w:val="Normal"/>
    <w:uiPriority w:val="1"/>
    <w:rsid w:val="004C7B91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kern w:val="0"/>
      <w14:ligatures w14:val="none"/>
    </w:rPr>
  </w:style>
  <w:style w:type="table" w:styleId="TableGrid">
    <w:name w:val="Table Grid"/>
    <w:basedOn w:val="TableNormal"/>
    <w:uiPriority w:val="59"/>
    <w:rsid w:val="000732B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6A81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C7D1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7D1A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F173A5"/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2428F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428F8"/>
  </w:style>
  <w:style w:type="paragraph" w:styleId="Footer">
    <w:name w:val="footer"/>
    <w:basedOn w:val="Normal"/>
    <w:link w:val="FooterChar"/>
    <w:uiPriority w:val="99"/>
    <w:unhideWhenUsed/>
    <w:rsid w:val="002428F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428F8"/>
  </w:style>
  <w:style w:type="character" w:customStyle="1" w:styleId="ListParagraphChar">
    <w:name w:val="List Paragraph Char"/>
    <w:aliases w:val="Body of text Char,List Paragraph1 Char,Body of text+1 Char,Body of text+2 Char,Body of text+3 Char,List Paragraph11 Char,sub de titre 4 Char,ANNEX Char,List Paragraph111 Char,List Paragraph2 Char,List Paragraph1111 Char,Ta Char"/>
    <w:link w:val="ListParagraph"/>
    <w:uiPriority w:val="34"/>
    <w:qFormat/>
    <w:locked/>
    <w:rsid w:val="001B6296"/>
  </w:style>
  <w:style w:type="paragraph" w:styleId="Caption">
    <w:name w:val="caption"/>
    <w:basedOn w:val="Normal"/>
    <w:next w:val="Normal"/>
    <w:uiPriority w:val="35"/>
    <w:unhideWhenUsed/>
    <w:qFormat/>
    <w:rsid w:val="0039718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D924EB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D924EB"/>
    <w:rPr>
      <w:color w:val="954F72"/>
      <w:u w:val="single"/>
    </w:rPr>
  </w:style>
  <w:style w:type="paragraph" w:customStyle="1" w:styleId="msonormal0">
    <w:name w:val="msonormal"/>
    <w:basedOn w:val="Normal"/>
    <w:rsid w:val="00D924E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en-ID" w:eastAsia="en-ID"/>
      <w14:ligatures w14:val="none"/>
    </w:rPr>
  </w:style>
  <w:style w:type="paragraph" w:customStyle="1" w:styleId="xl72">
    <w:name w:val="xl72"/>
    <w:basedOn w:val="Normal"/>
    <w:rsid w:val="00D924E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color w:val="000000"/>
      <w:kern w:val="0"/>
      <w:sz w:val="24"/>
      <w:szCs w:val="24"/>
      <w:lang w:val="en-ID" w:eastAsia="en-ID"/>
      <w14:ligatures w14:val="none"/>
    </w:rPr>
  </w:style>
  <w:style w:type="paragraph" w:customStyle="1" w:styleId="xl73">
    <w:name w:val="xl73"/>
    <w:basedOn w:val="Normal"/>
    <w:rsid w:val="00D924E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kern w:val="0"/>
      <w:sz w:val="24"/>
      <w:szCs w:val="24"/>
      <w:lang w:val="en-ID" w:eastAsia="en-ID"/>
      <w14:ligatures w14:val="none"/>
    </w:rPr>
  </w:style>
  <w:style w:type="paragraph" w:customStyle="1" w:styleId="xl74">
    <w:name w:val="xl74"/>
    <w:basedOn w:val="Normal"/>
    <w:rsid w:val="00D924E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color w:val="000000"/>
      <w:kern w:val="0"/>
      <w:sz w:val="24"/>
      <w:szCs w:val="24"/>
      <w:lang w:val="en-ID" w:eastAsia="en-ID"/>
      <w14:ligatures w14:val="none"/>
    </w:rPr>
  </w:style>
  <w:style w:type="paragraph" w:customStyle="1" w:styleId="xl75">
    <w:name w:val="xl75"/>
    <w:basedOn w:val="Normal"/>
    <w:rsid w:val="00D924E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kern w:val="0"/>
      <w:sz w:val="24"/>
      <w:szCs w:val="24"/>
      <w:lang w:val="en-ID" w:eastAsia="en-ID"/>
      <w14:ligatures w14:val="none"/>
    </w:rPr>
  </w:style>
  <w:style w:type="paragraph" w:customStyle="1" w:styleId="xl77">
    <w:name w:val="xl77"/>
    <w:basedOn w:val="Normal"/>
    <w:rsid w:val="00D924EB"/>
    <w:pPr>
      <w:shd w:val="clear" w:color="000000" w:fill="FFFF0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en-ID" w:eastAsia="en-ID"/>
      <w14:ligatures w14:val="none"/>
    </w:rPr>
  </w:style>
  <w:style w:type="paragraph" w:customStyle="1" w:styleId="xl78">
    <w:name w:val="xl78"/>
    <w:basedOn w:val="Normal"/>
    <w:rsid w:val="00D924EB"/>
    <w:pPr>
      <w:shd w:val="clear" w:color="000000" w:fill="00B05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en-ID" w:eastAsia="en-ID"/>
      <w14:ligatures w14:val="none"/>
    </w:rPr>
  </w:style>
  <w:style w:type="paragraph" w:customStyle="1" w:styleId="xl79">
    <w:name w:val="xl79"/>
    <w:basedOn w:val="Normal"/>
    <w:rsid w:val="00D924EB"/>
    <w:pPr>
      <w:shd w:val="clear" w:color="000000" w:fill="FF000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en-ID" w:eastAsia="en-ID"/>
      <w14:ligatures w14:val="none"/>
    </w:rPr>
  </w:style>
  <w:style w:type="paragraph" w:customStyle="1" w:styleId="xl80">
    <w:name w:val="xl80"/>
    <w:basedOn w:val="Normal"/>
    <w:rsid w:val="00D924EB"/>
    <w:pPr>
      <w:shd w:val="clear" w:color="000000" w:fill="92D05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en-ID" w:eastAsia="en-ID"/>
      <w14:ligatures w14:val="none"/>
    </w:rPr>
  </w:style>
  <w:style w:type="paragraph" w:customStyle="1" w:styleId="xl81">
    <w:name w:val="xl81"/>
    <w:basedOn w:val="Normal"/>
    <w:rsid w:val="00D924EB"/>
    <w:pPr>
      <w:shd w:val="clear" w:color="000000" w:fill="C65911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en-ID" w:eastAsia="en-ID"/>
      <w14:ligatures w14:val="none"/>
    </w:rPr>
  </w:style>
  <w:style w:type="paragraph" w:styleId="TableofFigures">
    <w:name w:val="table of figures"/>
    <w:basedOn w:val="Normal"/>
    <w:next w:val="Normal"/>
    <w:uiPriority w:val="99"/>
    <w:unhideWhenUsed/>
    <w:rsid w:val="005F3F4D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04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1078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8714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019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855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862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839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200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421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45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1891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158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815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9197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0656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0459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904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9696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6247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4750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7950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578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903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064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8001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368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6041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3150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722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079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82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773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835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06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672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985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9426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994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494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542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29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2674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7223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77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13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1454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361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179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5246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5334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68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8845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678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639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853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341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8993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21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9997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7994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82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3188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5373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4587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5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739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150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59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885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3F96D78-2F06-46E9-A5A2-C5CE0B23DF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7</Pages>
  <Words>9539</Words>
  <Characters>34880</Characters>
  <Application>Microsoft Office Word</Application>
  <DocSecurity>0</DocSecurity>
  <Lines>8630</Lines>
  <Paragraphs>81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2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Lenovo</dc:creator>
  <cp:lastModifiedBy>Benedictus Simanjorang</cp:lastModifiedBy>
  <cp:revision>2</cp:revision>
  <cp:lastPrinted>2023-12-18T07:22:00Z</cp:lastPrinted>
  <dcterms:created xsi:type="dcterms:W3CDTF">2024-02-19T13:28:00Z</dcterms:created>
  <dcterms:modified xsi:type="dcterms:W3CDTF">2024-02-19T13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74c8600-6570-3a39-8b8e-cb1f7608edfc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GrammarlyDocumentId">
    <vt:lpwstr>6ae48b561b12e4caae930eb381acff19b414252409bd9de57b413b9782c85a87</vt:lpwstr>
  </property>
</Properties>
</file>